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B4AC8"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2180CCD9" w14:textId="77777777" w:rsidR="00E37915" w:rsidRPr="00C0478F" w:rsidRDefault="00E37915">
      <w:pPr>
        <w:spacing w:line="360" w:lineRule="auto"/>
      </w:pPr>
    </w:p>
    <w:p w14:paraId="653F73C7"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4E49760E" w14:textId="77777777" w:rsidR="00E37915" w:rsidRPr="00C0478F" w:rsidRDefault="00E37915">
      <w:pPr>
        <w:spacing w:line="360" w:lineRule="auto"/>
      </w:pPr>
    </w:p>
    <w:p w14:paraId="7342CBFA"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64982E4E"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3D35432C"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3F5ECAD9" w14:textId="77777777" w:rsidR="00E37915" w:rsidRPr="00C0478F" w:rsidRDefault="00E37915">
      <w:pPr>
        <w:pBdr>
          <w:top w:val="nil"/>
          <w:left w:val="nil"/>
          <w:bottom w:val="nil"/>
          <w:right w:val="nil"/>
          <w:between w:val="nil"/>
        </w:pBdr>
        <w:spacing w:line="360" w:lineRule="auto"/>
      </w:pPr>
    </w:p>
    <w:p w14:paraId="3298B4D5"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275E2C97" w14:textId="77777777" w:rsidR="00E37915" w:rsidRPr="00C0478F" w:rsidRDefault="00050162" w:rsidP="007C2C9E">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62E17532"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7E59DEEB" w14:textId="77777777"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58C9E2D1" w14:textId="77777777" w:rsidR="00E37915" w:rsidRPr="00C0478F" w:rsidRDefault="00050162">
      <w:pPr>
        <w:spacing w:line="360" w:lineRule="auto"/>
      </w:pPr>
      <w:r w:rsidRPr="00C0478F">
        <w:t xml:space="preserve">Changes in winter conditions, such as decreased ice coverage and duration, have been observed in the Laurentian Great Lakes </w:t>
      </w:r>
      <w:r w:rsidR="00C3452B">
        <w:t>for more than</w:t>
      </w:r>
      <w:r w:rsidRPr="00C0478F">
        <w:t xml:space="preserve"> 20 years</w:t>
      </w:r>
      <w:r w:rsidR="00C3452B">
        <w:t>. Such changes have been</w:t>
      </w:r>
      <w:r w:rsidRPr="00C0478F">
        <w:t xml:space="preserve"> hypothe</w:t>
      </w:r>
      <w:r w:rsidR="00C3452B">
        <w:t>sized</w:t>
      </w:r>
      <w:r w:rsidRPr="00C0478F">
        <w:t xml:space="preserve"> </w:t>
      </w:r>
      <w:r w:rsidR="00C3452B">
        <w:t xml:space="preserve">to be </w:t>
      </w:r>
      <w:r w:rsidRPr="00C0478F">
        <w:t xml:space="preserve">linked to low </w:t>
      </w:r>
      <w:r w:rsidRPr="00C0478F">
        <w:rPr>
          <w:i/>
        </w:rPr>
        <w:t>Coregonus</w:t>
      </w:r>
      <w:r w:rsidRPr="00C0478F">
        <w:t xml:space="preserve"> spp. survival to age-1</w:t>
      </w:r>
      <w:r w:rsidR="00C3452B">
        <w:t xml:space="preserve"> as m</w:t>
      </w:r>
      <w:r w:rsidRPr="00C0478F">
        <w:t>ost cisco (</w:t>
      </w:r>
      <w:r w:rsidRPr="00C0478F">
        <w:rPr>
          <w:i/>
        </w:rPr>
        <w:t>Coregonus artedi</w:t>
      </w:r>
      <w:r w:rsidRPr="00C0478F">
        <w:t>) populations are autumn spawners whose embryos incubate under ice throughout the winter. The quantity of light during winter is regulated by ice</w:t>
      </w:r>
      <w:r w:rsidR="00D71B05">
        <w:t xml:space="preserve"> </w:t>
      </w:r>
      <w:r w:rsidRPr="00C0478F">
        <w:t>coverage, and light affect</w:t>
      </w:r>
      <w:r w:rsidR="00C3452B">
        <w:t>s</w:t>
      </w:r>
      <w:r w:rsidRPr="00C0478F">
        <w:t xml:space="preserve"> embryo survival and development in some teleosts. We experimentally evaluated how cisco embryos from lakes Superior and Ontario respon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w:t>
      </w:r>
      <w:r w:rsidR="00C3452B">
        <w:t>,</w:t>
      </w:r>
      <w:r w:rsidRPr="00C0478F">
        <w:t xml:space="preserve"> suggesting cisco may be adapted to withstand some light exposure from inter-annual variability in ice coverage. Light intensity had no overall effect on length of incubation. </w:t>
      </w:r>
      <w:r w:rsidR="00B37FB6">
        <w:t>Increasing light intensity decreased l</w:t>
      </w:r>
      <w:r w:rsidRPr="00C0478F">
        <w:t xml:space="preserve">ength-at-hatch in Lake </w:t>
      </w:r>
      <w:r w:rsidR="007038F4" w:rsidRPr="00C0478F">
        <w:t>Superior but</w:t>
      </w:r>
      <w:r w:rsidR="00B37FB6">
        <w:t xml:space="preserve"> </w:t>
      </w:r>
      <w:r w:rsidRPr="00C0478F">
        <w:t xml:space="preserve">had no effect in Lake Ontario. Yolk-sac volume was positively correlated with increasing light in Lake Superior and negatively correlated in Lake Ontario. Contrasting responses in embryo development between lakes suggests differences in populations’ </w:t>
      </w:r>
      <w:r w:rsidR="00C3452B">
        <w:t>response</w:t>
      </w:r>
      <w:r w:rsidR="00C3452B" w:rsidRPr="00C0478F">
        <w:t xml:space="preserve"> </w:t>
      </w:r>
      <w:r w:rsidRPr="00C0478F">
        <w:t>to light</w:t>
      </w:r>
      <w:r w:rsidR="00C3452B">
        <w:t xml:space="preserve"> is flexible</w:t>
      </w:r>
      <w:r w:rsidRPr="00C0478F">
        <w:t xml:space="preserve">. </w:t>
      </w:r>
      <w:r w:rsidR="00C3452B">
        <w:t>Our</w:t>
      </w:r>
      <w:r w:rsidR="00C3452B" w:rsidRPr="00C0478F">
        <w:t xml:space="preserve"> </w:t>
      </w:r>
      <w:r w:rsidRPr="00C0478F">
        <w:t>results provide a step towards better understanding the high variability observed in coregonine recruitment and may help predict what the future of this species may look like under current climate trends.</w:t>
      </w:r>
    </w:p>
    <w:p w14:paraId="540F5918" w14:textId="77777777" w:rsidR="00E37915" w:rsidRPr="00C0478F" w:rsidRDefault="00E37915">
      <w:pPr>
        <w:spacing w:line="360" w:lineRule="auto"/>
        <w:rPr>
          <w:b/>
        </w:rPr>
      </w:pPr>
    </w:p>
    <w:p w14:paraId="6BD9E082" w14:textId="77777777"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2086BF8F" w14:textId="77777777" w:rsidR="00E37915" w:rsidRPr="00C0478F" w:rsidRDefault="00050162">
      <w:pPr>
        <w:pStyle w:val="Heading1"/>
        <w:spacing w:before="0" w:after="0" w:line="360" w:lineRule="auto"/>
        <w:rPr>
          <w:sz w:val="24"/>
          <w:szCs w:val="24"/>
        </w:rPr>
      </w:pPr>
      <w:bookmarkStart w:id="2" w:name="_heading=h.gq64dkq09tbn" w:colFirst="0" w:colLast="0"/>
      <w:bookmarkEnd w:id="2"/>
      <w:r w:rsidRPr="00C0478F">
        <w:rPr>
          <w:sz w:val="24"/>
          <w:szCs w:val="24"/>
        </w:rPr>
        <w:br w:type="page"/>
      </w:r>
    </w:p>
    <w:p w14:paraId="6C6F8CD1" w14:textId="77777777" w:rsidR="00E37915" w:rsidRPr="00C0478F" w:rsidRDefault="00050162">
      <w:pPr>
        <w:pStyle w:val="Heading1"/>
        <w:spacing w:before="0" w:after="0" w:line="360" w:lineRule="auto"/>
        <w:rPr>
          <w:sz w:val="24"/>
          <w:szCs w:val="24"/>
        </w:rPr>
      </w:pPr>
      <w:bookmarkStart w:id="3" w:name="_heading=h.sp9bz8nc3jlo" w:colFirst="0" w:colLast="0"/>
      <w:bookmarkEnd w:id="3"/>
      <w:r w:rsidRPr="00C0478F">
        <w:rPr>
          <w:sz w:val="24"/>
          <w:szCs w:val="24"/>
        </w:rPr>
        <w:lastRenderedPageBreak/>
        <w:t>Introduction:</w:t>
      </w:r>
    </w:p>
    <w:p w14:paraId="0E7A0CCA" w14:textId="77777777"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442EEA">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xml:space="preserve">. More recently, coregonine populations worldwide have experienced declines due to highly variable </w:t>
      </w:r>
      <w:r w:rsidR="00550EF8">
        <w:t xml:space="preserve">recruitment </w:t>
      </w:r>
      <w:r w:rsidRPr="00C0478F">
        <w:t>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7B49535B" w14:textId="77777777" w:rsidR="00E37915" w:rsidRPr="00C0478F" w:rsidRDefault="00E37915">
      <w:pPr>
        <w:spacing w:line="360" w:lineRule="auto"/>
      </w:pPr>
    </w:p>
    <w:p w14:paraId="470FD02E" w14:textId="66D92545"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w:t>
      </w:r>
      <w:r w:rsidR="00B37FB6">
        <w:t xml:space="preserve">ed </w:t>
      </w:r>
      <w:r w:rsidRPr="00C0478F">
        <w:t>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stab</w:t>
      </w:r>
      <w:r w:rsidR="00975D19">
        <w:t>i</w:t>
      </w:r>
      <w:r w:rsidRPr="00C0478F">
        <w:t>l</w:t>
      </w:r>
      <w:r w:rsidR="00975D19">
        <w:t>iz</w:t>
      </w:r>
      <w:r w:rsidR="00B37FB6">
        <w:t>ed</w:t>
      </w:r>
      <w:r w:rsidRPr="00C0478F">
        <w:t xml:space="preserv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44B253F2" w14:textId="77777777" w:rsidR="00E37915" w:rsidRPr="00C0478F" w:rsidRDefault="00E37915">
      <w:pPr>
        <w:spacing w:line="360" w:lineRule="auto"/>
      </w:pPr>
    </w:p>
    <w:p w14:paraId="084B3F96" w14:textId="11319FF2" w:rsidR="00E37915" w:rsidRPr="00C0478F" w:rsidRDefault="00A8602C">
      <w:pPr>
        <w:spacing w:line="360" w:lineRule="auto"/>
      </w:pPr>
      <w:r w:rsidRPr="00722F46">
        <w:t xml:space="preserve">Photoperiod </w:t>
      </w:r>
      <w:r w:rsidR="00050162" w:rsidRPr="00C0478F">
        <w:t>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00050162"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00050162" w:rsidRPr="00C0478F">
        <w:t xml:space="preserve">. The length of photoperiods characterize </w:t>
      </w:r>
      <w:r w:rsidR="00050162" w:rsidRPr="00C0478F">
        <w:rPr>
          <w:highlight w:val="white"/>
        </w:rPr>
        <w:t>circadian rhythms</w:t>
      </w:r>
      <w:r w:rsidR="00050162" w:rsidRPr="00C0478F">
        <w:rPr>
          <w:rFonts w:eastAsia="Gungsuh"/>
        </w:rPr>
        <w:t xml:space="preserve"> and ensure that biological processes are </w:t>
      </w:r>
      <w:r w:rsidR="00050162" w:rsidRPr="00C0478F">
        <w:rPr>
          <w:rFonts w:eastAsia="Gungsuh"/>
        </w:rPr>
        <w:lastRenderedPageBreak/>
        <w:t>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00050162" w:rsidRPr="00C0478F">
        <w:rPr>
          <w:rFonts w:eastAsia="Gungsuh"/>
        </w:rPr>
        <w:t>. In seasonally ice-covered lakes, winter lake light levels are regulated by ice coverage and snow dep</w:t>
      </w:r>
      <w:r w:rsidR="00596CF9">
        <w:rPr>
          <w:rFonts w:eastAsia="Gungsuh"/>
        </w:rPr>
        <w:t>t</w:t>
      </w:r>
      <w:r w:rsidR="00050162"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00050162"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00050162" w:rsidRPr="00C0478F">
        <w:rPr>
          <w:rFonts w:eastAsia="Gungsuh"/>
        </w:rPr>
        <w:t xml:space="preserve">. </w:t>
      </w:r>
    </w:p>
    <w:p w14:paraId="49D31AB5" w14:textId="77777777" w:rsidR="00E37915" w:rsidRPr="00C0478F" w:rsidRDefault="00E37915">
      <w:pPr>
        <w:spacing w:line="360" w:lineRule="auto"/>
      </w:pPr>
    </w:p>
    <w:p w14:paraId="42B47AF4" w14:textId="050AB2F1" w:rsidR="00E37915" w:rsidRPr="00C0478F" w:rsidRDefault="00050162">
      <w:pPr>
        <w:spacing w:line="360" w:lineRule="auto"/>
        <w:rPr>
          <w:color w:val="980000"/>
        </w:rPr>
      </w:pPr>
      <w:r w:rsidRPr="00C0478F">
        <w:t>Salmonid embryos incubated under elevated light levels had higher mortality and deformity rates, slower formation of cartilaginous skeletal elements, decreased time to hatching, smaller size-at-age</w:t>
      </w:r>
      <w:r w:rsidR="00975D19">
        <w:t>, and</w:t>
      </w:r>
      <w:r w:rsidRPr="00C0478F">
        <w:t xml:space="preserve">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w:t>
      </w:r>
      <w:r w:rsidR="00A8602C">
        <w:t xml:space="preserve"> manipulated</w:t>
      </w:r>
      <w:r w:rsidRPr="00C0478F">
        <w:t xml:space="preserve"> light illumination</w:t>
      </w:r>
      <w:r w:rsidR="00A8602C">
        <w:t xml:space="preserve"> during incubation</w:t>
      </w:r>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20DDBD62" w14:textId="77777777" w:rsidR="00E37915" w:rsidRPr="00C0478F" w:rsidRDefault="00E37915">
      <w:pPr>
        <w:spacing w:line="360" w:lineRule="auto"/>
      </w:pPr>
    </w:p>
    <w:p w14:paraId="75B70ACD" w14:textId="33B75922"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w:t>
      </w:r>
      <w:r w:rsidR="00D361CC">
        <w:t xml:space="preserve"> volume</w:t>
      </w:r>
      <w:r w:rsidRPr="00C0478F">
        <w:t>, and shorter length-at-hatch. Our objective was to identify the extent to which light influences cisco embryo survival, incubation duration, and length and yolk-sac volume at hatching.</w:t>
      </w:r>
      <w:r w:rsidR="004E6C03">
        <w:t xml:space="preserve"> We </w:t>
      </w:r>
      <w:r w:rsidRPr="00C0478F">
        <w:t>expect</w:t>
      </w:r>
      <w:r w:rsidR="004E6C03">
        <w:t>ed</w:t>
      </w:r>
      <w:r w:rsidRPr="00C0478F">
        <w:t xml:space="preserve"> populations adapted to lower light levels (high ice coverage) </w:t>
      </w:r>
      <w:r w:rsidR="004E6C03">
        <w:t>would</w:t>
      </w:r>
      <w:r w:rsidRPr="00C0478F">
        <w:t xml:space="preserve"> experience a greater magnitude of change as light intensity increases.</w:t>
      </w:r>
    </w:p>
    <w:p w14:paraId="0A264F24" w14:textId="77777777" w:rsidR="00E37915" w:rsidRPr="00C0478F" w:rsidRDefault="00E37915">
      <w:pPr>
        <w:spacing w:line="360" w:lineRule="auto"/>
      </w:pPr>
    </w:p>
    <w:p w14:paraId="7AB6C482" w14:textId="77777777" w:rsidR="00E37915" w:rsidRPr="00C0478F" w:rsidRDefault="00050162">
      <w:pPr>
        <w:pStyle w:val="Heading1"/>
        <w:spacing w:before="0" w:after="0" w:line="360" w:lineRule="auto"/>
        <w:rPr>
          <w:sz w:val="24"/>
          <w:szCs w:val="24"/>
        </w:rPr>
      </w:pPr>
      <w:bookmarkStart w:id="4" w:name="_heading=h.h3cj8adz7z1p" w:colFirst="0" w:colLast="0"/>
      <w:bookmarkEnd w:id="4"/>
      <w:r w:rsidRPr="00C0478F">
        <w:rPr>
          <w:sz w:val="24"/>
          <w:szCs w:val="24"/>
        </w:rPr>
        <w:t>Methods:</w:t>
      </w:r>
    </w:p>
    <w:p w14:paraId="509DA46A" w14:textId="77777777" w:rsidR="00D96423" w:rsidRPr="00D96423" w:rsidRDefault="00D96423" w:rsidP="00D96423">
      <w:pPr>
        <w:pStyle w:val="Heading2"/>
        <w:spacing w:before="0" w:after="0" w:line="360" w:lineRule="auto"/>
        <w:rPr>
          <w:b w:val="0"/>
          <w:i/>
          <w:sz w:val="24"/>
          <w:szCs w:val="24"/>
        </w:rPr>
      </w:pPr>
      <w:bookmarkStart w:id="5" w:name="_heading=h.yyn4sh2fy1od" w:colFirst="0" w:colLast="0"/>
      <w:bookmarkEnd w:id="5"/>
      <w:r>
        <w:rPr>
          <w:b w:val="0"/>
          <w:i/>
          <w:sz w:val="24"/>
          <w:szCs w:val="24"/>
        </w:rPr>
        <w:t>Ethics</w:t>
      </w:r>
    </w:p>
    <w:p w14:paraId="4AB953A5" w14:textId="77777777"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42CAB250" w14:textId="77777777" w:rsidR="00D96423" w:rsidRPr="00D96423" w:rsidRDefault="00D96423" w:rsidP="00D96423">
      <w:pPr>
        <w:rPr>
          <w:iCs/>
        </w:rPr>
      </w:pPr>
    </w:p>
    <w:p w14:paraId="75278AF0" w14:textId="77777777"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90A1E44" w14:textId="198965A8" w:rsidR="00E37915" w:rsidRPr="00C0478F" w:rsidRDefault="00050162">
      <w:pPr>
        <w:spacing w:line="360" w:lineRule="auto"/>
      </w:pPr>
      <w:r w:rsidRPr="00C0478F">
        <w:t xml:space="preserve">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w:t>
      </w:r>
      <w:r w:rsidR="00EA6570" w:rsidRPr="00D51FC8">
        <w:rPr>
          <w:color w:val="C00000"/>
        </w:rPr>
        <w:t xml:space="preserve">Egg deposition has been </w:t>
      </w:r>
      <w:r w:rsidR="009D649C" w:rsidRPr="00D51FC8">
        <w:rPr>
          <w:color w:val="C00000"/>
        </w:rPr>
        <w:t>confirmed</w:t>
      </w:r>
      <w:r w:rsidR="00EA6570" w:rsidRPr="00D51FC8">
        <w:rPr>
          <w:color w:val="C00000"/>
        </w:rPr>
        <w:t xml:space="preserve"> in Chaumont Bay</w:t>
      </w:r>
      <w:r w:rsidR="00442EEA" w:rsidRPr="00D51FC8">
        <w:rPr>
          <w:color w:val="C00000"/>
        </w:rPr>
        <w:t xml:space="preserve"> </w:t>
      </w:r>
      <w:r w:rsidR="00442EEA" w:rsidRPr="00D51FC8">
        <w:rPr>
          <w:color w:val="C00000"/>
        </w:rPr>
        <w:fldChar w:fldCharType="begin" w:fldLock="1"/>
      </w:r>
      <w:r w:rsidR="00442EEA" w:rsidRPr="00D51FC8">
        <w:rPr>
          <w:color w:val="C00000"/>
        </w:rPr>
        <w:instrText>ADDIN CSL_CITATION {"citationItems":[{"id":"ITEM-1","itemData":{"DOI":"10.1016/j.jglr.2017.03.024","ISSN":"0380-1330","author":[{"dropping-particle":"","family":"George","given":"Ellen M","non-dropping-particle":"","parse-names":false,"suffix":""},{"dropping-particle":"","family":"Stott","given":"Wendylee","non-dropping-particle":"","parse-names":false,"suffix":""},{"dropping-particle":"","family":"Young","given":"Brian P","non-dropping-particle":"","parse-names":false,"suffix":""},{"dropping-particle":"","family":"Karboski","given":"Curtis T","non-dropping-particle":"","parse-names":false,"suffix":""},{"dropping-particle":"","family":"Crabtree","given":"Darran L","non-dropping-particle":"","parse-names":false,"suffix":""},{"dropping-particle":"","family":"Roseman","given":"Edward F","non-dropping-particle":"","parse-names":false,"suffix":""},{"dropping-particle":"","family":"Rudstam","given":"Lars G","non-dropping-particle":"","parse-names":false,"suffix":""}],"container-title":"Journal of Great Lakes Research","id":"ITEM-1","issue":"3","issued":{"date-parts":[["2017"]]},"page":"204-208","publisher":"Elsevier","title":"Confirmation of cisco spawning in Chaumont Bay, Lake Ontario using an egg pumping device","type":"article-journal","volume":"43"},"uris":["http://www.mendeley.com/documents/?uuid=22f729df-e2a4-415c-9439-b0c03908a0ef"]},{"id":"ITEM-2","itemData":{"DOI":"10.1016/j.jglr.2020.01.014","ISSN":"0380-1330","abstract":"Cisco (Coregonus artedi) and lake whitefish (Coregonus clupeaformis) are native fish species of management concern in the Laurentian Great Lakes that often overlap in spawning locations and timing. Thus, species-level inference from in situ sampling requires methods to differentiate their eggs. Genetic barcoding and hatching eggs to visually identify larvae are used but can be time and cost intensive. Observations in published literature indicate that lake whitefish eggs may be larger than cisco eggs in the Great Lakes, but this has not yet been substantiated. Samples from shared spawning grounds are unlikely to contain similarly sized or colored eggs from other species. Thus, we assessed whether lake whitefish and cisco eggs could be separated based on size alone. Fertilized, hardened eggs were collected in situ during spawning at Elk Rapids, Lake Michigan and Chaumont Bay, Lake Ontario and preserved in ethanol. Individual eggs were measured and genetically identified. Mean diameter for cisco (2.45 mm, SD = 0.22, n = 444) was smaller than for lake whitefish (3.21 mm, SD = 0.20, n = 99). We used classification trees to identify a species-separating size threshold of 2.88 mm (95% bootstrap CI = [2.877, 2.976]), which classified eggs with an accuracy rate of 96%. Differences between species across other samples from the same locations were mostly consistent with the threshold size, but we suggest validation if applying this method to other populations. Separation of cisco and lake whitefish eggs by diameter can be accurate, efficient, and especially suitable for large sample sizes.","author":[{"dropping-particle":"","family":"Paufve","given":"Matthew R","non-dropping-particle":"","parse-names":false,"suffix":""},{"dropping-particle":"","family":"Sethi","given":"Suresh A","non-dropping-particle":"","parse-names":false,"suffix":""},{"dropping-particle":"","family":"Rudstam","given":"Lars G","non-dropping-particle":"","parse-names":false,"suffix":""},{"dropping-particle":"","family":"Weidel","given":"Brian C","non-dropping-particle":"","parse-names":false,"suffix":""},{"dropping-particle":"","family":"Lantry","given":"Brian F","non-dropping-particle":"","parse-names":false,"suffix":""},{"dropping-particle":"","family":"Chalupnicki","given":"Marc A","non-dropping-particle":"","parse-names":false,"suffix":""},{"dropping-particle":"","family":"Dey","given":"Kristopher","non-dropping-particle":"","parse-names":false,"suffix":""},{"dropping-particle":"","family":"Herbert","given":"Matthew E","non-dropping-particle":"","parse-names":false,"suffix":""}],"container-title":"Journal of Great Lakes Research","id":"ITEM-2","issue":"4","issued":{"date-parts":[["2020"]]},"page":"1058-1062","title":"Differentiation between lake whitefish and cisco eggs based on diameter","type":"article-journal","volume":"46"},"uris":["http://www.mendeley.com/documents/?uuid=82043d5c-4bf8-4720-9e77-49d25392bb5d"]}],"mendeley":{"formattedCitation":"(George et al., 2017; Paufve et al., 2020)","plainTextFormattedCitation":"(George et al., 2017; Paufve et al., 2020)","previouslyFormattedCitation":"(George et al., 2017; Paufve et al., 2020)"},"properties":{"noteIndex":0},"schema":"https://github.com/citation-style-language/schema/raw/master/csl-citation.json"}</w:instrText>
      </w:r>
      <w:r w:rsidR="00442EEA" w:rsidRPr="00D51FC8">
        <w:rPr>
          <w:color w:val="C00000"/>
        </w:rPr>
        <w:fldChar w:fldCharType="separate"/>
      </w:r>
      <w:r w:rsidR="00442EEA" w:rsidRPr="00D51FC8">
        <w:rPr>
          <w:noProof/>
          <w:color w:val="C00000"/>
        </w:rPr>
        <w:t>(George et al., 2017; Paufve et al., 2020)</w:t>
      </w:r>
      <w:r w:rsidR="00442EEA" w:rsidRPr="00D51FC8">
        <w:rPr>
          <w:color w:val="C00000"/>
        </w:rPr>
        <w:fldChar w:fldCharType="end"/>
      </w:r>
      <w:r w:rsidR="00EA6570" w:rsidRPr="00D51FC8">
        <w:rPr>
          <w:color w:val="C00000"/>
        </w:rPr>
        <w:t xml:space="preserve">. No direct evidence of spawning </w:t>
      </w:r>
      <w:r w:rsidR="001B1B1A" w:rsidRPr="00D51FC8">
        <w:rPr>
          <w:color w:val="C00000"/>
        </w:rPr>
        <w:t>has</w:t>
      </w:r>
      <w:r w:rsidR="00EA6570" w:rsidRPr="00D51FC8">
        <w:rPr>
          <w:color w:val="C00000"/>
        </w:rPr>
        <w:t xml:space="preserve"> </w:t>
      </w:r>
      <w:r w:rsidR="001B1B1A" w:rsidRPr="00D51FC8">
        <w:rPr>
          <w:color w:val="C00000"/>
        </w:rPr>
        <w:t xml:space="preserve">been </w:t>
      </w:r>
      <w:r w:rsidR="00EA6570" w:rsidRPr="00D51FC8">
        <w:rPr>
          <w:color w:val="C00000"/>
        </w:rPr>
        <w:t xml:space="preserve">observed in Lake Superior and thus </w:t>
      </w:r>
      <w:r w:rsidR="001B1B1A" w:rsidRPr="00D51FC8">
        <w:rPr>
          <w:color w:val="C00000"/>
        </w:rPr>
        <w:t xml:space="preserve">we </w:t>
      </w:r>
      <w:r w:rsidR="00EA6570" w:rsidRPr="00D51FC8">
        <w:rPr>
          <w:color w:val="C00000"/>
        </w:rPr>
        <w:t xml:space="preserve">are using the presence of ripe adults at our collection location as a proxy for a spawning location. We acknowledge that spawning and the embryo incubation location could be different, but previous literature suggests that spawning </w:t>
      </w:r>
      <w:r w:rsidR="007F19F3">
        <w:rPr>
          <w:color w:val="C00000"/>
        </w:rPr>
        <w:t xml:space="preserve">in Lake Superior </w:t>
      </w:r>
      <w:r w:rsidR="00EA6570" w:rsidRPr="00D51FC8">
        <w:rPr>
          <w:color w:val="C00000"/>
        </w:rPr>
        <w:t>occurs at depths of 30-200 m</w:t>
      </w:r>
      <w:r w:rsidR="009A1CAB" w:rsidRPr="00D51FC8">
        <w:rPr>
          <w:color w:val="C00000"/>
        </w:rPr>
        <w:t xml:space="preserve"> </w:t>
      </w:r>
      <w:r w:rsidR="009A1CAB" w:rsidRPr="00D51FC8">
        <w:rPr>
          <w:color w:val="C00000"/>
        </w:rPr>
        <w:fldChar w:fldCharType="begin" w:fldLock="1"/>
      </w:r>
      <w:r w:rsidR="00230253">
        <w:rPr>
          <w:color w:val="C00000"/>
        </w:rPr>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3","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3","issued":{"date-parts":[["2016"]]},"page":"156","publisher":"Great Lakes Fishery Commission","title":"Ciscoes (Coregonus, subgenus Leucichthys) of the Laurentian Great Lakes and Lake Nipigon","type":"article-journal","volume":"1"},"uris":["http://www.mendeley.com/documents/?uuid=0e56fe57-85ae-39a9-bb55-47e621d5bd67"]}],"mendeley":{"formattedCitation":"(Dryer and Beil, 1964; Eshenroder et al., 2016; Stockwell et al., 2009)","plainTextFormattedCitation":"(Dryer and Beil, 1964; Eshenroder et al., 2016; Stockwell et al., 2009)","previouslyFormattedCitation":"(Dryer and Beil, 1964; Eshenroder et al., 2016; Stockwell et al., 2009)"},"properties":{"noteIndex":0},"schema":"https://github.com/citation-style-language/schema/raw/master/csl-citation.json"}</w:instrText>
      </w:r>
      <w:r w:rsidR="009A1CAB" w:rsidRPr="00D51FC8">
        <w:rPr>
          <w:color w:val="C00000"/>
        </w:rPr>
        <w:fldChar w:fldCharType="separate"/>
      </w:r>
      <w:r w:rsidR="00B37FB6" w:rsidRPr="00B37FB6">
        <w:rPr>
          <w:noProof/>
          <w:color w:val="C00000"/>
        </w:rPr>
        <w:t>(Dryer and Beil, 1964; Eshenroder et al., 2016; Stockwell et al., 2009)</w:t>
      </w:r>
      <w:r w:rsidR="009A1CAB" w:rsidRPr="00D51FC8">
        <w:rPr>
          <w:color w:val="C00000"/>
        </w:rPr>
        <w:fldChar w:fldCharType="end"/>
      </w:r>
      <w:r w:rsidR="00EA6570" w:rsidRPr="00D51FC8">
        <w:rPr>
          <w:color w:val="C00000"/>
        </w:rPr>
        <w:t xml:space="preserve">. </w:t>
      </w:r>
      <w:r w:rsidRPr="00C0478F">
        <w:t>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r w:rsidR="00B37FB6">
        <w:t xml:space="preserve"> </w:t>
      </w:r>
      <w:r w:rsidR="00B37FB6">
        <w:fldChar w:fldCharType="begin" w:fldLock="1"/>
      </w:r>
      <w:r w:rsidR="00B37FB6">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B37FB6">
        <w:fldChar w:fldCharType="separate"/>
      </w:r>
      <w:r w:rsidR="00B37FB6" w:rsidRPr="00B37FB6">
        <w:rPr>
          <w:noProof/>
        </w:rPr>
        <w:t>(Bolsenga and Vanderploeg, 1992; Hampton et al., 2015)</w:t>
      </w:r>
      <w:r w:rsidR="00B37FB6">
        <w:fldChar w:fldCharType="end"/>
      </w:r>
      <w:r w:rsidRPr="00C0478F">
        <w:t>.</w:t>
      </w:r>
    </w:p>
    <w:p w14:paraId="6437BA98" w14:textId="77777777" w:rsidR="00E37915" w:rsidRPr="00C0478F" w:rsidRDefault="00E37915">
      <w:pPr>
        <w:spacing w:line="360" w:lineRule="auto"/>
      </w:pPr>
    </w:p>
    <w:p w14:paraId="48FE3348" w14:textId="77777777" w:rsidR="00E37915" w:rsidRPr="00C0478F" w:rsidRDefault="00050162">
      <w:pPr>
        <w:pStyle w:val="Heading2"/>
        <w:spacing w:before="0" w:after="0" w:line="360" w:lineRule="auto"/>
        <w:rPr>
          <w:b w:val="0"/>
          <w:i/>
          <w:sz w:val="24"/>
          <w:szCs w:val="24"/>
        </w:rPr>
      </w:pPr>
      <w:bookmarkStart w:id="6" w:name="_heading=h.hlvzna2xfrt" w:colFirst="0" w:colLast="0"/>
      <w:bookmarkEnd w:id="6"/>
      <w:r w:rsidRPr="00C0478F">
        <w:rPr>
          <w:b w:val="0"/>
          <w:i/>
          <w:sz w:val="24"/>
          <w:szCs w:val="24"/>
        </w:rPr>
        <w:t>Crossing Design and Fertilization</w:t>
      </w:r>
    </w:p>
    <w:p w14:paraId="5B0237BB" w14:textId="77777777"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B37FB6">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xml:space="preserve">. Briefly, gametes were stripped from 12 females and 16 males from each lake and artificially fertilized to create 48 families from each lake. </w:t>
      </w:r>
      <w:r w:rsidR="00C26FFF" w:rsidRPr="00C26FFF">
        <w:t>Reconstituted freshwater medium</w:t>
      </w:r>
      <w:r w:rsidR="00830AD4">
        <w:t xml:space="preserve"> </w:t>
      </w:r>
      <w:r w:rsidR="00830AD4">
        <w:fldChar w:fldCharType="begin" w:fldLock="1"/>
      </w:r>
      <w:r w:rsidR="00B37FB6">
        <w:instrText>ADDIN CSL_CITATION {"citationItems":[{"id":"ITEM-1","itemData":{"author":[{"dropping-particle":"","family":"6341","given":"ISO","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6341, 2012)","manualFormatting":"(ISO 6341, 2012)","plainTextFormattedCitation":"(6341, 2012)","previouslyFormattedCitation":"(6341, 2012)"},"properties":{"noteIndex":0},"schema":"https://github.com/citation-style-language/schema/raw/master/csl-citation.json"}</w:instrText>
      </w:r>
      <w:r w:rsidR="00830AD4">
        <w:fldChar w:fldCharType="separate"/>
      </w:r>
      <w:r w:rsidR="00830AD4" w:rsidRPr="00830AD4">
        <w:rPr>
          <w:noProof/>
        </w:rPr>
        <w:t>(</w:t>
      </w:r>
      <w:r w:rsidR="00830AD4">
        <w:rPr>
          <w:noProof/>
        </w:rPr>
        <w:t xml:space="preserve">ISO </w:t>
      </w:r>
      <w:r w:rsidR="00830AD4" w:rsidRPr="00830AD4">
        <w:rPr>
          <w:noProof/>
        </w:rPr>
        <w:t>6341, 2012)</w:t>
      </w:r>
      <w:r w:rsidR="00830AD4">
        <w:fldChar w:fldCharType="end"/>
      </w:r>
      <w:r w:rsidR="00C26FFF" w:rsidRPr="00C26FFF">
        <w:t xml:space="preserve"> </w:t>
      </w:r>
      <w:r w:rsidRPr="00C0478F">
        <w:t xml:space="preserve">was used during fertilizations and rearing to standardize the chemical properties of the water used between lakes. Embryos were transported to the University of Vermont in coolers by </w:t>
      </w:r>
      <w:r w:rsidR="001D3F0A">
        <w:t xml:space="preserve">overnight shipping </w:t>
      </w:r>
      <w:r w:rsidRPr="00C0478F">
        <w:t xml:space="preserve">for Lake Superior samples and driven the </w:t>
      </w:r>
      <w:r w:rsidR="00D51FC8" w:rsidRPr="00C0478F">
        <w:t>same day</w:t>
      </w:r>
      <w:r w:rsidRPr="00C0478F">
        <w:t xml:space="preserve"> for Lake Ontario samples. A temperature logger recorded air temperature inside the </w:t>
      </w:r>
      <w:r w:rsidR="001D3F0A">
        <w:t>transport cooler</w:t>
      </w:r>
      <w:r w:rsidRPr="00C0478F">
        <w:t xml:space="preserve">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7F20F452" w14:textId="77777777" w:rsidR="00E37915" w:rsidRPr="00C0478F" w:rsidRDefault="00E37915">
      <w:pPr>
        <w:pBdr>
          <w:top w:val="nil"/>
          <w:left w:val="nil"/>
          <w:bottom w:val="nil"/>
          <w:right w:val="nil"/>
          <w:between w:val="nil"/>
        </w:pBdr>
        <w:spacing w:line="360" w:lineRule="auto"/>
      </w:pPr>
    </w:p>
    <w:p w14:paraId="2E49E381" w14:textId="77777777" w:rsidR="00E37915" w:rsidRPr="00C0478F" w:rsidRDefault="00050162">
      <w:pPr>
        <w:pStyle w:val="Heading2"/>
        <w:spacing w:before="0" w:after="0" w:line="360" w:lineRule="auto"/>
        <w:rPr>
          <w:b w:val="0"/>
          <w:i/>
          <w:sz w:val="24"/>
          <w:szCs w:val="24"/>
        </w:rPr>
      </w:pPr>
      <w:bookmarkStart w:id="7" w:name="_heading=h.1d9z85taqp0d" w:colFirst="0" w:colLast="0"/>
      <w:bookmarkEnd w:id="7"/>
      <w:r w:rsidRPr="00C0478F">
        <w:rPr>
          <w:b w:val="0"/>
          <w:i/>
          <w:sz w:val="24"/>
          <w:szCs w:val="24"/>
        </w:rPr>
        <w:t>Rearing Conditions</w:t>
      </w:r>
    </w:p>
    <w:p w14:paraId="63A98D20" w14:textId="77777777" w:rsidR="00E37915" w:rsidRPr="00C0478F" w:rsidRDefault="00050162">
      <w:pPr>
        <w:pBdr>
          <w:top w:val="nil"/>
          <w:left w:val="nil"/>
          <w:bottom w:val="nil"/>
          <w:right w:val="nil"/>
          <w:between w:val="nil"/>
        </w:pBdr>
        <w:spacing w:line="360" w:lineRule="auto"/>
      </w:pPr>
      <w:r w:rsidRPr="00C0478F">
        <w:t xml:space="preserve">Embryos were individually distributed into 24-well cell culture microplates and incubated in 2 ml of </w:t>
      </w:r>
      <w:r w:rsidR="00391B73">
        <w:t>r</w:t>
      </w:r>
      <w:r w:rsidR="00391B73" w:rsidRPr="00C26FFF">
        <w:t xml:space="preserve">econstituted freshwater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A total of 36 embryos were used for each Lake Ontario and Lake Superior cisco family. Families were randomly distributed across three microplates (i.e., 12 eggs per family per microplate resulting in two families per 24-well microplate).</w:t>
      </w:r>
    </w:p>
    <w:p w14:paraId="7A97E67A" w14:textId="77777777" w:rsidR="00E37915" w:rsidRPr="00C0478F" w:rsidRDefault="00E37915">
      <w:pPr>
        <w:pBdr>
          <w:top w:val="nil"/>
          <w:left w:val="nil"/>
          <w:bottom w:val="nil"/>
          <w:right w:val="nil"/>
          <w:between w:val="nil"/>
        </w:pBdr>
        <w:spacing w:line="360" w:lineRule="auto"/>
      </w:pPr>
    </w:p>
    <w:p w14:paraId="3071DF11" w14:textId="7777777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that represented day-light intensity under 0-10 (low), 40-60 (medium), and 90-100 % (high) ice coverage (Table 1</w:t>
      </w:r>
      <w:r w:rsidR="00975D19" w:rsidRPr="00C0478F">
        <w:t>) and</w:t>
      </w:r>
      <w:r w:rsidRPr="00C0478F">
        <w:t xml:space="preserve">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w:t>
      </w:r>
      <w:r w:rsidR="0056638C">
        <w:t xml:space="preserve"> </w:t>
      </w:r>
      <w:r w:rsidR="0056638C" w:rsidRPr="00CF7AB0">
        <w:rPr>
          <w:color w:val="C00000"/>
        </w:rPr>
        <w:t>No light intensity measurements were taken from Lake Ontario.</w:t>
      </w:r>
      <w:r w:rsidRPr="00C0478F">
        <w:t xml:space="preserve">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1B8755B0" w14:textId="77777777" w:rsidR="00E37915" w:rsidRPr="00C0478F" w:rsidRDefault="00E37915">
      <w:pPr>
        <w:pBdr>
          <w:top w:val="nil"/>
          <w:left w:val="nil"/>
          <w:bottom w:val="nil"/>
          <w:right w:val="nil"/>
          <w:between w:val="nil"/>
        </w:pBdr>
        <w:spacing w:line="360" w:lineRule="auto"/>
      </w:pPr>
    </w:p>
    <w:p w14:paraId="31EEF17E" w14:textId="77777777" w:rsidR="00E37915" w:rsidRPr="00C0478F" w:rsidRDefault="00050162">
      <w:pPr>
        <w:pStyle w:val="Heading2"/>
        <w:spacing w:before="0" w:after="0" w:line="360" w:lineRule="auto"/>
        <w:rPr>
          <w:b w:val="0"/>
          <w:i/>
          <w:sz w:val="24"/>
          <w:szCs w:val="24"/>
        </w:rPr>
      </w:pPr>
      <w:bookmarkStart w:id="8" w:name="_heading=h.bwrqel3l7b75" w:colFirst="0" w:colLast="0"/>
      <w:bookmarkEnd w:id="8"/>
      <w:r w:rsidRPr="00C0478F">
        <w:rPr>
          <w:b w:val="0"/>
          <w:i/>
          <w:sz w:val="24"/>
          <w:szCs w:val="24"/>
        </w:rPr>
        <w:lastRenderedPageBreak/>
        <w:t>Developmental and Morphological Traits</w:t>
      </w:r>
    </w:p>
    <w:p w14:paraId="36B33D39" w14:textId="77777777" w:rsidR="00E37915" w:rsidRPr="00C0478F" w:rsidRDefault="00050162">
      <w:pPr>
        <w:pBdr>
          <w:top w:val="nil"/>
          <w:left w:val="nil"/>
          <w:bottom w:val="nil"/>
          <w:right w:val="nil"/>
          <w:between w:val="nil"/>
        </w:pBdr>
        <w:spacing w:line="360" w:lineRule="auto"/>
      </w:pPr>
      <w:r w:rsidRPr="00C0478F">
        <w:t xml:space="preserve">Embryo survival was estimated as the percent of embryos surviving between eye-up and post-hatch stages. Incubation period was assessed with two variables: the number of days from fertilization to hatching (days post-fertilization; DPF) and the sum of the degree-days </w:t>
      </w:r>
      <w:r w:rsidR="004E6C03">
        <w:t xml:space="preserve">to hatching </w:t>
      </w:r>
      <w:r w:rsidRPr="00C0478F">
        <w:t>(accumulated degree-days; ADD</w:t>
      </w:r>
      <w:r w:rsidR="009251AD">
        <w:t>; °C</w:t>
      </w:r>
      <w:r w:rsidRPr="00C0478F">
        <w:t>).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442EEA">
        <w:instrText>ADDIN CSL_CITATION {"citationItems":[{"id":"ITEM-1","itemData":{"DOI":"10.1093/icesjms/28.2.211","author":[{"dropping-particle":"","family":"Blaxter","given":"J. H.S.","non-dropping-particle":"","parse-names":false,"suffix":""},{"dropping-particle":"","family":"Hempel","given":"G","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and Hempel, 1963)","plainTextFormattedCitation":"(Blaxter and Hempel, 1963)","previouslyFormattedCitation":"(Blaxter and Hempel, 1963)"},"properties":{"noteIndex":0},"schema":"https://github.com/citation-style-language/schema/raw/master/csl-citation.json"}</w:instrText>
      </w:r>
      <w:r w:rsidR="00671144">
        <w:fldChar w:fldCharType="separate"/>
      </w:r>
      <w:r w:rsidR="00671144" w:rsidRPr="00671144">
        <w:rPr>
          <w:noProof/>
        </w:rPr>
        <w:t>(Blaxter</w:t>
      </w:r>
      <w:r w:rsidR="00674C57">
        <w:rPr>
          <w:noProof/>
        </w:rPr>
        <w:t xml:space="preserve"> and Hempel</w:t>
      </w:r>
      <w:r w:rsidR="00671144" w:rsidRPr="00671144">
        <w:rPr>
          <w:noProof/>
        </w:rPr>
        <w:t>, 1963)</w:t>
      </w:r>
      <w:r w:rsidR="00671144">
        <w:fldChar w:fldCharType="end"/>
      </w:r>
      <w:r w:rsidRPr="00C0478F">
        <w:t xml:space="preserve">: </w:t>
      </w:r>
    </w:p>
    <w:p w14:paraId="1540945E" w14:textId="77777777" w:rsidR="00E37915" w:rsidRPr="00C0478F" w:rsidRDefault="00050162">
      <w:pPr>
        <w:spacing w:line="36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698899C3"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387FAFD9" w14:textId="77777777" w:rsidR="00E37915" w:rsidRPr="00C0478F" w:rsidRDefault="00E37915">
      <w:pPr>
        <w:pBdr>
          <w:top w:val="nil"/>
          <w:left w:val="nil"/>
          <w:bottom w:val="nil"/>
          <w:right w:val="nil"/>
          <w:between w:val="nil"/>
        </w:pBdr>
        <w:spacing w:line="360" w:lineRule="auto"/>
        <w:rPr>
          <w:u w:val="single"/>
        </w:rPr>
      </w:pPr>
    </w:p>
    <w:p w14:paraId="1589E1CA" w14:textId="77777777" w:rsidR="00E37915" w:rsidRPr="00C0478F" w:rsidRDefault="00050162">
      <w:pPr>
        <w:pStyle w:val="Heading2"/>
        <w:spacing w:before="0" w:after="0" w:line="360" w:lineRule="auto"/>
        <w:rPr>
          <w:b w:val="0"/>
          <w:i/>
          <w:sz w:val="24"/>
          <w:szCs w:val="24"/>
        </w:rPr>
      </w:pPr>
      <w:bookmarkStart w:id="9" w:name="_heading=h.q186v7dw215x" w:colFirst="0" w:colLast="0"/>
      <w:bookmarkEnd w:id="9"/>
      <w:r w:rsidRPr="00C0478F">
        <w:rPr>
          <w:b w:val="0"/>
          <w:i/>
          <w:sz w:val="24"/>
          <w:szCs w:val="24"/>
        </w:rPr>
        <w:t>Statistical Analyses</w:t>
      </w:r>
    </w:p>
    <w:p w14:paraId="65A7C092" w14:textId="2D356386"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t>
      </w:r>
      <w:r w:rsidR="000C422E">
        <w:t>while</w:t>
      </w:r>
      <w:r w:rsidR="000C422E" w:rsidRPr="00C0478F">
        <w:t xml:space="preserve"> </w:t>
      </w:r>
      <w:r w:rsidRPr="00C0478F">
        <w:t xml:space="preserve">incubation period, length-at-hatch, and yolk-sac volume at hatching </w:t>
      </w:r>
      <w:r w:rsidR="000C422E">
        <w:t>were</w:t>
      </w:r>
      <w:r w:rsidR="000C422E" w:rsidRPr="00C0478F">
        <w:t xml:space="preserve"> analyzed </w:t>
      </w:r>
      <w:r w:rsidRPr="00C0478F">
        <w:t xml:space="preserve">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w:t>
      </w:r>
      <w:r w:rsidR="000C422E">
        <w:t xml:space="preserve">the transformed </w:t>
      </w:r>
      <w:r w:rsidRPr="00C0478F">
        <w:t xml:space="preserve">variables (i.e., </w:t>
      </w:r>
      <w:r w:rsidR="000C422E" w:rsidRPr="000C422E">
        <w:t xml:space="preserve"> </w:t>
      </w:r>
      <w:r w:rsidR="000C422E" w:rsidRPr="00C0478F">
        <w:t>DPF, ADD</w:t>
      </w:r>
      <w:r w:rsidRPr="00C0478F">
        <w:t xml:space="preserve">,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w:t>
      </w:r>
      <w:r w:rsidR="00E10172">
        <w:t xml:space="preserve"> </w:t>
      </w:r>
      <w:r w:rsidRPr="00C0478F">
        <w:t>effects selected were determined using a likelihood ratio test between the maximal model and reduced models with the model effect of interest removed.</w:t>
      </w:r>
    </w:p>
    <w:p w14:paraId="6F939819" w14:textId="77777777" w:rsidR="00E37915" w:rsidRPr="00C0478F" w:rsidRDefault="00E37915">
      <w:pPr>
        <w:pBdr>
          <w:top w:val="nil"/>
          <w:left w:val="nil"/>
          <w:bottom w:val="nil"/>
          <w:right w:val="nil"/>
          <w:between w:val="nil"/>
        </w:pBdr>
        <w:spacing w:line="360" w:lineRule="auto"/>
      </w:pPr>
    </w:p>
    <w:p w14:paraId="0C3EE8FA" w14:textId="04ACDDC3" w:rsidR="00585730" w:rsidRDefault="00050162">
      <w:pPr>
        <w:spacing w:line="360" w:lineRule="auto"/>
      </w:pPr>
      <w:r w:rsidRPr="00C0478F">
        <w:t xml:space="preserve">To enable population comparisons, the response to temperature for each trait was standardized to what we assumed was the optimal light treatment - the low light treatment (Table 1). For each </w:t>
      </w:r>
      <w:r w:rsidRPr="00C0478F">
        <w:lastRenderedPageBreak/>
        <w:t>trait</w:t>
      </w:r>
      <w:r w:rsidR="00971B78">
        <w:t xml:space="preserve"> and family</w:t>
      </w:r>
      <w:r w:rsidRPr="00C0478F">
        <w:t xml:space="preserve">, the within-family </w:t>
      </w:r>
      <w:r w:rsidR="006E4507" w:rsidRPr="00C0478F">
        <w:t>percent chang</w:t>
      </w:r>
      <w:r w:rsidR="006E4507">
        <w:t xml:space="preserve">e </w:t>
      </w:r>
      <w:r w:rsidRPr="00C0478F">
        <w:t xml:space="preserve">from the optimal light intensity </w:t>
      </w:r>
      <w:r w:rsidR="0076486B">
        <w:t xml:space="preserve">was </w:t>
      </w:r>
      <w:r w:rsidR="00585730">
        <w:t xml:space="preserve">calculated </w:t>
      </w:r>
      <w:r w:rsidR="00C63608">
        <w:t>as:</w:t>
      </w:r>
      <w:r w:rsidR="00585730">
        <w:t xml:space="preserve"> </w:t>
      </w:r>
    </w:p>
    <w:p w14:paraId="647C75E4" w14:textId="57E024F7" w:rsidR="00403A8E" w:rsidRDefault="00CE5D3D">
      <w:pPr>
        <w:spacing w:line="360" w:lineRule="auto"/>
      </w:pP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 xml:space="preserve"> ×</m:t>
        </m:r>
        <m:r>
          <w:rPr>
            <w:rFonts w:ascii="Cambria Math" w:hAnsi="Cambria Math"/>
          </w:rPr>
          <m:t xml:space="preserve"> 100</m:t>
        </m:r>
      </m:oMath>
      <w:r w:rsidR="00403A8E">
        <w:t>;</w:t>
      </w:r>
    </w:p>
    <w:p w14:paraId="15C39914" w14:textId="2A281947" w:rsidR="00E37915" w:rsidRPr="00C0478F" w:rsidRDefault="00C63608">
      <w:pPr>
        <w:spacing w:line="360" w:lineRule="auto"/>
      </w:pPr>
      <w:r>
        <w:t>w</w:t>
      </w:r>
      <w:r w:rsidR="00403A8E">
        <w:t xml:space="preserve">here </w:t>
      </w:r>
      <w:r w:rsidR="00F57EDF">
        <w:t>x</w:t>
      </w:r>
      <w:r w:rsidR="00403A8E" w:rsidRPr="00034E33">
        <w:rPr>
          <w:vertAlign w:val="subscript"/>
        </w:rPr>
        <w:t>1</w:t>
      </w:r>
      <w:r w:rsidR="00403A8E">
        <w:t xml:space="preserve"> </w:t>
      </w:r>
      <w:r w:rsidR="00585730">
        <w:t>=</w:t>
      </w:r>
      <w:r w:rsidR="00403A8E">
        <w:t xml:space="preserve"> </w:t>
      </w:r>
      <w:r w:rsidR="006E4507">
        <w:t xml:space="preserve">mean </w:t>
      </w:r>
      <w:r>
        <w:t xml:space="preserve">trait </w:t>
      </w:r>
      <w:r w:rsidR="00403A8E">
        <w:t>value from low light treatment</w:t>
      </w:r>
      <w:r w:rsidR="00585730">
        <w:t xml:space="preserve"> and</w:t>
      </w:r>
      <w:r w:rsidR="00403A8E">
        <w:t xml:space="preserve"> </w:t>
      </w:r>
      <w:r w:rsidR="00F57EDF">
        <w:t>x</w:t>
      </w:r>
      <w:r w:rsidR="00495E92">
        <w:rPr>
          <w:vertAlign w:val="subscript"/>
        </w:rPr>
        <w:t xml:space="preserve">i </w:t>
      </w:r>
      <w:r w:rsidR="00585730">
        <w:t>=</w:t>
      </w:r>
      <w:r w:rsidR="00403A8E">
        <w:t xml:space="preserve"> the </w:t>
      </w:r>
      <w:r w:rsidR="006E4507">
        <w:t xml:space="preserve">mean </w:t>
      </w:r>
      <w:r>
        <w:t xml:space="preserve">trait </w:t>
      </w:r>
      <w:r w:rsidR="00403A8E">
        <w:t xml:space="preserve">value from the </w:t>
      </w:r>
      <w:r>
        <w:t xml:space="preserve">light </w:t>
      </w:r>
      <w:r w:rsidR="00403A8E">
        <w:t>treatment of interest</w:t>
      </w:r>
      <w:r>
        <w:t xml:space="preserve">. </w:t>
      </w:r>
      <w:r w:rsidR="006E4507">
        <w:t xml:space="preserve">The mean among-family percent change was </w:t>
      </w:r>
      <w:r w:rsidR="004F1F7D">
        <w:t>calculated,</w:t>
      </w:r>
      <w:r w:rsidR="006E4507">
        <w:t xml:space="preserve"> and s</w:t>
      </w:r>
      <w:r w:rsidR="00050162" w:rsidRPr="00C0478F">
        <w:t>tandard error was calculated as the among-family variation in percent change</w:t>
      </w:r>
      <w:r w:rsidR="00230253">
        <w:t xml:space="preserve"> </w:t>
      </w:r>
      <w:r w:rsidR="00230253">
        <w:fldChar w:fldCharType="begin" w:fldLock="1"/>
      </w:r>
      <w:r w:rsidR="00AC3396">
        <w:instrText>ADDIN CSL_CITATION {"citationItems":[{"id":"ITEM-1","itemData":{"DOI":"10.1139/cjfas-2020-0256","ISSN":"0706-652X","author":[{"dropping-particle":"","family":"Mari","given":"Lisandrina","non-dropping-particle":"","parse-names":false,"suffix":""},{"dropping-particle":"","family":"Daufresne","given":"Martin","non-dropping-particle":"","parse-names":false,"suffix":""},{"dropping-particle":"","family":"Guillard","given":"Jean","non-dropping-particle":"","parse-names":false,"suffix":""},{"dropping-particle":"","family":"Evanno","given":"Guillaume","non-dropping-particle":"","parse-names":false,"suffix":""},{"dropping-particle":"","family":"Lasne","given":"Emilien","non-dropping-particle":"","parse-names":false,"suffix":""}],"container-title":"Canadian Journal of Fisheries and Aquatic Sciences","id":"ITEM-1","issued":{"date-parts":[["2021"]]},"title":"Elevated temperature and deposited sediment jointly affect early life history traits in southernmost arctic charr populations","type":"article-journal","volume":"In press"},"uris":["http://www.mendeley.com/documents/?uuid=0103229a-d744-454b-b2e4-e6db8fad1e11"]}],"mendeley":{"formattedCitation":"(Mari et al., 2021)","plainTextFormattedCitation":"(Mari et al., 2021)","previouslyFormattedCitation":"(Mari et al., 2021)"},"properties":{"noteIndex":0},"schema":"https://github.com/citation-style-language/schema/raw/master/csl-citation.json"}</w:instrText>
      </w:r>
      <w:r w:rsidR="00230253">
        <w:fldChar w:fldCharType="separate"/>
      </w:r>
      <w:r w:rsidR="00230253" w:rsidRPr="00230253">
        <w:rPr>
          <w:noProof/>
        </w:rPr>
        <w:t>(Mari et al., 2021)</w:t>
      </w:r>
      <w:r w:rsidR="00230253">
        <w:fldChar w:fldCharType="end"/>
      </w:r>
      <w:r w:rsidR="00050162" w:rsidRPr="00C0478F">
        <w:t>.</w:t>
      </w:r>
    </w:p>
    <w:p w14:paraId="0BD4414D" w14:textId="77777777" w:rsidR="00E37915" w:rsidRPr="00C0478F" w:rsidRDefault="00E37915">
      <w:pPr>
        <w:spacing w:line="360" w:lineRule="auto"/>
      </w:pPr>
    </w:p>
    <w:p w14:paraId="68D9E0D1" w14:textId="77777777"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9929476" w14:textId="77777777" w:rsidR="00E37915" w:rsidRPr="00C0478F" w:rsidRDefault="00E37915">
      <w:pPr>
        <w:spacing w:line="360" w:lineRule="auto"/>
      </w:pPr>
    </w:p>
    <w:p w14:paraId="575620DF" w14:textId="77777777" w:rsidR="00E37915" w:rsidRPr="00C0478F" w:rsidRDefault="00050162">
      <w:pPr>
        <w:pStyle w:val="Heading1"/>
        <w:spacing w:before="0" w:after="0" w:line="360" w:lineRule="auto"/>
        <w:rPr>
          <w:sz w:val="24"/>
          <w:szCs w:val="24"/>
        </w:rPr>
      </w:pPr>
      <w:bookmarkStart w:id="10" w:name="_heading=h.cwh6jk19d8j4" w:colFirst="0" w:colLast="0"/>
      <w:bookmarkEnd w:id="10"/>
      <w:r w:rsidRPr="00C0478F">
        <w:rPr>
          <w:sz w:val="24"/>
          <w:szCs w:val="24"/>
        </w:rPr>
        <w:t>Results:</w:t>
      </w:r>
    </w:p>
    <w:p w14:paraId="1E37F915" w14:textId="77777777" w:rsidR="00E37915" w:rsidRPr="00C0478F" w:rsidRDefault="00050162">
      <w:pPr>
        <w:pStyle w:val="Heading2"/>
        <w:spacing w:before="0" w:after="0" w:line="360" w:lineRule="auto"/>
        <w:rPr>
          <w:b w:val="0"/>
          <w:i/>
          <w:sz w:val="24"/>
          <w:szCs w:val="24"/>
        </w:rPr>
      </w:pPr>
      <w:bookmarkStart w:id="11" w:name="_heading=h.r1wyxo7lcm9s" w:colFirst="0" w:colLast="0"/>
      <w:bookmarkEnd w:id="11"/>
      <w:r w:rsidRPr="00C0478F">
        <w:rPr>
          <w:b w:val="0"/>
          <w:i/>
          <w:sz w:val="24"/>
          <w:szCs w:val="24"/>
        </w:rPr>
        <w:t>Spawning Adult and Egg Measurements</w:t>
      </w:r>
    </w:p>
    <w:p w14:paraId="645B6DF3" w14:textId="77777777" w:rsidR="00E37915" w:rsidRPr="00C0478F" w:rsidRDefault="00050162">
      <w:pPr>
        <w:spacing w:line="360" w:lineRule="auto"/>
      </w:pPr>
      <w:r w:rsidRPr="00C0478F">
        <w:t>Lake Superior spawning adults ranged from 326-503 mm (total length mean (SD) = 412.5 (40.8) mm) and 298.9-970.0 g (fresh mass mean (SD) = 589.1 (171.4) g</w:t>
      </w:r>
      <w:r w:rsidR="00D51FC8" w:rsidRPr="00C0478F">
        <w:t>) and</w:t>
      </w:r>
      <w:r w:rsidRPr="00C0478F">
        <w:t xml:space="preserve"> were larger in total length and fresh mass than Lake Ontario adults which ranged from 321-425 mm (mean (SD) = 372.5 (25.3) mm) and 280.5-795.8 g (mean (SD) </w:t>
      </w:r>
      <w:r w:rsidR="00D51FC8" w:rsidRPr="00C0478F">
        <w:t>= 496.6</w:t>
      </w:r>
      <w:r w:rsidRPr="00C0478F">
        <w:t xml:space="preserve"> (126.4) g). Egg diameter was larger in Lake Ontario (mean (SD) = 2.30 (0.08) mm) than Lake Superior (mean (SD) = 2.14 (0.12) mm).</w:t>
      </w:r>
    </w:p>
    <w:p w14:paraId="2295DC85" w14:textId="77777777" w:rsidR="00E37915" w:rsidRPr="00C0478F" w:rsidRDefault="00E37915">
      <w:pPr>
        <w:spacing w:line="360" w:lineRule="auto"/>
      </w:pPr>
    </w:p>
    <w:p w14:paraId="6A399A9A" w14:textId="77777777" w:rsidR="00E37915" w:rsidRPr="00C0478F" w:rsidRDefault="00050162">
      <w:pPr>
        <w:pStyle w:val="Heading2"/>
        <w:spacing w:before="0" w:after="0" w:line="360" w:lineRule="auto"/>
        <w:rPr>
          <w:b w:val="0"/>
          <w:i/>
          <w:sz w:val="24"/>
          <w:szCs w:val="24"/>
        </w:rPr>
      </w:pPr>
      <w:bookmarkStart w:id="12" w:name="_heading=h.dkyzadthorz" w:colFirst="0" w:colLast="0"/>
      <w:bookmarkEnd w:id="12"/>
      <w:r w:rsidRPr="00C0478F">
        <w:rPr>
          <w:b w:val="0"/>
          <w:i/>
          <w:sz w:val="24"/>
          <w:szCs w:val="24"/>
        </w:rPr>
        <w:t>Developmental and Morphological Traits</w:t>
      </w:r>
    </w:p>
    <w:p w14:paraId="3EED004E"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w:t>
      </w:r>
      <w:r w:rsidR="00D51FC8" w:rsidRPr="00C0478F">
        <w:t>YSV but</w:t>
      </w:r>
      <w:r w:rsidRPr="00C0478F">
        <w:t xml:space="preserve">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25317B91" w14:textId="77777777" w:rsidR="00E37915" w:rsidRPr="00C0478F" w:rsidRDefault="00E37915">
      <w:pPr>
        <w:spacing w:line="360" w:lineRule="auto"/>
      </w:pPr>
    </w:p>
    <w:p w14:paraId="765E2B3C" w14:textId="77777777" w:rsidR="00E37915" w:rsidRPr="00C0478F" w:rsidRDefault="00050162">
      <w:pPr>
        <w:pStyle w:val="Heading2"/>
        <w:spacing w:before="0" w:after="0" w:line="360" w:lineRule="auto"/>
        <w:rPr>
          <w:b w:val="0"/>
          <w:i/>
          <w:sz w:val="24"/>
          <w:szCs w:val="24"/>
        </w:rPr>
      </w:pPr>
      <w:bookmarkStart w:id="13" w:name="_heading=h.3hchkm8hu6kp" w:colFirst="0" w:colLast="0"/>
      <w:bookmarkEnd w:id="13"/>
      <w:r w:rsidRPr="00C0478F">
        <w:rPr>
          <w:b w:val="0"/>
          <w:i/>
          <w:sz w:val="24"/>
          <w:szCs w:val="24"/>
        </w:rPr>
        <w:t>Embryo Survival</w:t>
      </w:r>
    </w:p>
    <w:p w14:paraId="15AD9A88"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w:t>
      </w:r>
      <w:r w:rsidRPr="00C0478F">
        <w:lastRenderedPageBreak/>
        <w:t xml:space="preserve">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400DFF17" w14:textId="77777777" w:rsidR="00E37915" w:rsidRPr="00C0478F" w:rsidRDefault="00E37915">
      <w:pPr>
        <w:spacing w:line="360" w:lineRule="auto"/>
      </w:pPr>
    </w:p>
    <w:p w14:paraId="73FFEB38" w14:textId="77777777" w:rsidR="00E37915" w:rsidRPr="00C0478F" w:rsidRDefault="00050162">
      <w:pPr>
        <w:pStyle w:val="Heading2"/>
        <w:spacing w:before="0" w:after="0" w:line="360" w:lineRule="auto"/>
        <w:rPr>
          <w:sz w:val="24"/>
          <w:szCs w:val="24"/>
        </w:rPr>
      </w:pPr>
      <w:bookmarkStart w:id="14" w:name="_heading=h.ghw6ckkd80vw" w:colFirst="0" w:colLast="0"/>
      <w:bookmarkEnd w:id="14"/>
      <w:r w:rsidRPr="00C0478F">
        <w:rPr>
          <w:b w:val="0"/>
          <w:i/>
          <w:sz w:val="24"/>
          <w:szCs w:val="24"/>
        </w:rPr>
        <w:t>Incubation Period</w:t>
      </w:r>
    </w:p>
    <w:p w14:paraId="3BEFC9B1"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79195900" w14:textId="77777777" w:rsidR="00E37915" w:rsidRPr="00C0478F" w:rsidRDefault="00E37915">
      <w:pPr>
        <w:spacing w:line="360" w:lineRule="auto"/>
      </w:pPr>
    </w:p>
    <w:p w14:paraId="5C783CB3"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BBD87DB" w14:textId="77777777" w:rsidR="00E37915" w:rsidRPr="00C0478F" w:rsidRDefault="00E37915">
      <w:pPr>
        <w:pStyle w:val="Heading3"/>
        <w:spacing w:before="0" w:after="0" w:line="360" w:lineRule="auto"/>
        <w:rPr>
          <w:b w:val="0"/>
          <w:i/>
          <w:sz w:val="24"/>
          <w:szCs w:val="24"/>
        </w:rPr>
      </w:pPr>
      <w:bookmarkStart w:id="15" w:name="_heading=h.6q69r4nnpcm" w:colFirst="0" w:colLast="0"/>
      <w:bookmarkEnd w:id="15"/>
    </w:p>
    <w:p w14:paraId="01119476" w14:textId="77777777" w:rsidR="00E37915" w:rsidRPr="00C0478F" w:rsidRDefault="00050162">
      <w:pPr>
        <w:pStyle w:val="Heading2"/>
        <w:spacing w:before="0" w:after="0" w:line="360" w:lineRule="auto"/>
        <w:rPr>
          <w:sz w:val="24"/>
          <w:szCs w:val="24"/>
        </w:rPr>
      </w:pPr>
      <w:bookmarkStart w:id="16" w:name="_heading=h.wnv2h4hs7517" w:colFirst="0" w:colLast="0"/>
      <w:bookmarkEnd w:id="16"/>
      <w:r w:rsidRPr="00C0478F">
        <w:rPr>
          <w:b w:val="0"/>
          <w:i/>
          <w:sz w:val="24"/>
          <w:szCs w:val="24"/>
        </w:rPr>
        <w:t>Length-at-Hatch</w:t>
      </w:r>
    </w:p>
    <w:p w14:paraId="1A791350" w14:textId="6184614E" w:rsidR="00E37915" w:rsidRPr="00C0478F" w:rsidRDefault="00050162">
      <w:pPr>
        <w:spacing w:line="360" w:lineRule="auto"/>
      </w:pPr>
      <w:r w:rsidRPr="00C0478F">
        <w:t>Light was not a component returned in the stepwise-selected model</w:t>
      </w:r>
      <w:r w:rsidR="00EC552B">
        <w:t xml:space="preserve"> for length-at-hatch</w:t>
      </w:r>
      <w:r w:rsidRPr="00C0478F">
        <w:t>,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w:t>
      </w:r>
      <w:r w:rsidR="00AF36B3">
        <w:t>%</w:t>
      </w:r>
      <w:r w:rsidRPr="00C0478F">
        <w:t xml:space="preserve"> in Lake Superior</w:t>
      </w:r>
      <w:r w:rsidR="00AF36B3">
        <w:t xml:space="preserve">, but </w:t>
      </w:r>
      <w:r w:rsidR="00450050">
        <w:t>negligible</w:t>
      </w:r>
      <w:r w:rsidR="00AF36B3">
        <w:t xml:space="preserve"> </w:t>
      </w:r>
      <w:r w:rsidR="00450050">
        <w:t>differences</w:t>
      </w:r>
      <w:r w:rsidR="00AF36B3">
        <w:t xml:space="preserve"> in LAH </w:t>
      </w:r>
      <w:r w:rsidR="00450050">
        <w:t>were</w:t>
      </w:r>
      <w:r w:rsidR="00AF36B3">
        <w:t xml:space="preserve"> observed for</w:t>
      </w:r>
      <w:r w:rsidRPr="00C0478F">
        <w:t xml:space="preserve"> Lake Ontario</w:t>
      </w:r>
      <w:r w:rsidR="00AF36B3">
        <w:t xml:space="preserve"> across light treatments </w:t>
      </w:r>
      <w:r w:rsidRPr="00C0478F">
        <w:t xml:space="preserve">(Figure 4). </w:t>
      </w:r>
    </w:p>
    <w:p w14:paraId="31E6B07E" w14:textId="77777777" w:rsidR="00E37915" w:rsidRPr="00C0478F" w:rsidRDefault="00E37915">
      <w:pPr>
        <w:spacing w:line="360" w:lineRule="auto"/>
      </w:pPr>
    </w:p>
    <w:p w14:paraId="7A0D9B3D" w14:textId="77777777" w:rsidR="00E37915" w:rsidRPr="00C0478F" w:rsidRDefault="00050162">
      <w:pPr>
        <w:pStyle w:val="Heading2"/>
        <w:spacing w:before="0" w:after="0" w:line="360" w:lineRule="auto"/>
        <w:rPr>
          <w:sz w:val="24"/>
          <w:szCs w:val="24"/>
        </w:rPr>
      </w:pPr>
      <w:bookmarkStart w:id="17" w:name="_heading=h.cw0o5dmubtcv" w:colFirst="0" w:colLast="0"/>
      <w:bookmarkEnd w:id="17"/>
      <w:r w:rsidRPr="00C0478F">
        <w:rPr>
          <w:b w:val="0"/>
          <w:i/>
          <w:sz w:val="24"/>
          <w:szCs w:val="24"/>
        </w:rPr>
        <w:lastRenderedPageBreak/>
        <w:t>Yolk-sac Volume</w:t>
      </w:r>
    </w:p>
    <w:p w14:paraId="770963F6" w14:textId="77777777"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w:t>
      </w:r>
      <w:r w:rsidR="00FA561E">
        <w:t xml:space="preserve">difference = </w:t>
      </w:r>
      <w:r w:rsidRPr="00C0478F">
        <w:t>0.22 mm</w:t>
      </w:r>
      <w:r w:rsidRPr="00C0478F">
        <w:rPr>
          <w:vertAlign w:val="superscript"/>
        </w:rPr>
        <w:t>3</w:t>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3E4CD312" w14:textId="77777777" w:rsidR="00E37915" w:rsidRPr="00C0478F" w:rsidRDefault="00E37915">
      <w:pPr>
        <w:spacing w:line="360" w:lineRule="auto"/>
      </w:pPr>
    </w:p>
    <w:p w14:paraId="244A3960" w14:textId="77777777" w:rsidR="00E37915" w:rsidRPr="00C0478F" w:rsidRDefault="00050162">
      <w:pPr>
        <w:pStyle w:val="Heading1"/>
        <w:spacing w:before="0" w:after="0" w:line="360" w:lineRule="auto"/>
        <w:rPr>
          <w:sz w:val="24"/>
          <w:szCs w:val="24"/>
        </w:rPr>
      </w:pPr>
      <w:bookmarkStart w:id="18" w:name="_heading=h.vi4l0578aix3" w:colFirst="0" w:colLast="0"/>
      <w:bookmarkEnd w:id="18"/>
      <w:r w:rsidRPr="00C0478F">
        <w:rPr>
          <w:sz w:val="24"/>
          <w:szCs w:val="24"/>
        </w:rPr>
        <w:t>Discussion:</w:t>
      </w:r>
    </w:p>
    <w:p w14:paraId="4E87D790" w14:textId="455140A3"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w:t>
      </w:r>
      <w:r w:rsidR="008F57C1">
        <w:t xml:space="preserve"> </w:t>
      </w:r>
      <w:r w:rsidR="008F57C1" w:rsidRPr="007A2FA3">
        <w:t>between populations</w:t>
      </w:r>
      <w:r w:rsidRPr="00C0478F">
        <w:t xml:space="preserve">. Second, increasing light intensity had minimal impact on incubation periods (DPF and ADD) for both populations. </w:t>
      </w:r>
      <w:r w:rsidR="0072760A" w:rsidRPr="00D51FC8">
        <w:rPr>
          <w:color w:val="C00000"/>
        </w:rPr>
        <w:t>Lastly, LAH and YSV responded differently to varying light intensities between populations</w:t>
      </w:r>
      <w:r w:rsidRPr="00D51FC8">
        <w:rPr>
          <w:color w:val="C00000"/>
        </w:rPr>
        <w:t xml:space="preserve">. </w:t>
      </w:r>
      <w:r w:rsidRPr="00C0478F">
        <w:t>Consequently, cisco from lakes Superior and Ontario are likely to have different responses to changes in ice coverage and subsequent light conditions.</w:t>
      </w:r>
    </w:p>
    <w:p w14:paraId="4C659849" w14:textId="77777777" w:rsidR="00E37915" w:rsidRPr="00C0478F" w:rsidRDefault="00E37915">
      <w:pPr>
        <w:spacing w:line="360" w:lineRule="auto"/>
      </w:pPr>
    </w:p>
    <w:p w14:paraId="709014B7" w14:textId="592989E6"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t>
      </w:r>
      <w:r w:rsidR="0078618C">
        <w:t>c</w:t>
      </w:r>
      <w:r w:rsidRPr="00C0478F">
        <w:t xml:space="preserve">ould have high light intensity with little or no ice coverage. Higher variability in winter </w:t>
      </w:r>
      <w:r w:rsidRPr="00C0478F">
        <w:lastRenderedPageBreak/>
        <w:t xml:space="preserve">illuminance may </w:t>
      </w:r>
      <w:r w:rsidR="000C422E">
        <w:t>have selected for</w:t>
      </w:r>
      <w:r w:rsidR="000C422E" w:rsidRPr="00C0478F">
        <w:t xml:space="preserve"> </w:t>
      </w:r>
      <w:r w:rsidRPr="00C0478F">
        <w:t xml:space="preserve">the population of Lake Ontario cisco sampled to have greater flexibility to higher light conditions than deeper spawning cisco sampled from Lake Superior. </w:t>
      </w:r>
    </w:p>
    <w:p w14:paraId="62779568" w14:textId="77777777" w:rsidR="00E37915" w:rsidRPr="00C0478F" w:rsidRDefault="00E37915">
      <w:pPr>
        <w:spacing w:line="360" w:lineRule="auto"/>
      </w:pPr>
    </w:p>
    <w:p w14:paraId="20ABAA66" w14:textId="77777777"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74B4C8F1" w14:textId="77777777" w:rsidR="00E37915" w:rsidRPr="00C0478F" w:rsidRDefault="00E37915">
      <w:pPr>
        <w:spacing w:line="360" w:lineRule="auto"/>
      </w:pPr>
    </w:p>
    <w:p w14:paraId="568DC71A" w14:textId="7B5DB693" w:rsidR="00E37915" w:rsidRPr="00C0478F" w:rsidRDefault="00050162">
      <w:pPr>
        <w:spacing w:line="360" w:lineRule="auto"/>
      </w:pPr>
      <w:r w:rsidRPr="00C0478F">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 In comparison, Lake Superior cisco showed a trade-off between LAH and YSV. A negative relationship between LAH and YSV is common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xml:space="preserve">, but the relationship is usually </w:t>
      </w:r>
      <w:r w:rsidR="00115A8D">
        <w:t>accompanied by</w:t>
      </w:r>
      <w:r w:rsidRPr="00C0478F">
        <w:t xml:space="preserv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yolk conversion </w:t>
      </w:r>
      <w:r w:rsidR="00722B4F">
        <w:t xml:space="preserve">efficiency </w:t>
      </w:r>
      <w:r w:rsidRPr="00C0478F">
        <w:t>to somatic tissue occurred as light intensity increased. This suggests</w:t>
      </w:r>
      <w:r w:rsidR="005116A1">
        <w:t xml:space="preserve"> </w:t>
      </w:r>
      <w:r w:rsidRPr="00C0478F">
        <w:t>future decreases in ice coverage and subsequent increases in embryonic light exposure</w:t>
      </w:r>
      <w:r w:rsidR="005116A1">
        <w:t>, in the absence of adaptation,</w:t>
      </w:r>
      <w:r w:rsidRPr="00C0478F">
        <w:t xml:space="preserve"> may result in smaller, less-robust larvae, which may </w:t>
      </w:r>
      <w:r w:rsidR="00CA226C">
        <w:t xml:space="preserve">in part </w:t>
      </w:r>
      <w:r w:rsidRPr="00C0478F">
        <w:t xml:space="preserve">explain the </w:t>
      </w:r>
      <w:r w:rsidR="00115A8D">
        <w:t>low</w:t>
      </w:r>
      <w:r w:rsidRPr="00C0478F">
        <w:t xml:space="preserve">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xml:space="preserve">. The reasons underlying differences between </w:t>
      </w:r>
      <w:r w:rsidR="00A6347B">
        <w:t xml:space="preserve">cisco populations from </w:t>
      </w:r>
      <w:r w:rsidRPr="00C0478F">
        <w:t xml:space="preserve">Lakes Ontario and Superior remain unknown. However, the contrasting responses in LAH and YSV between populations suggests that embryogenesis for each population has different levels of </w:t>
      </w:r>
      <w:r w:rsidR="00305F2B">
        <w:t xml:space="preserve">developmental </w:t>
      </w:r>
      <w:r w:rsidRPr="00C0478F">
        <w:t>plasticity to light.</w:t>
      </w:r>
    </w:p>
    <w:p w14:paraId="181C0C89" w14:textId="77777777" w:rsidR="00E37915" w:rsidRPr="00C0478F" w:rsidRDefault="00E37915">
      <w:pPr>
        <w:spacing w:line="360" w:lineRule="auto"/>
      </w:pPr>
    </w:p>
    <w:p w14:paraId="0719A051" w14:textId="77777777"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442EEA">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ń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ński, 1991)","plainTextFormattedCitation":"(Colby and Brooke, 1970; Karjalainen et al., 2016; Luczyński, 1991)","previouslyFormattedCitation":"(Colby and Brooke, 1970; Karjalainen et al., 2016; Luczyński, 1991)"},"properties":{"noteIndex":0},"schema":"https://github.com/citation-style-language/schema/raw/master/csl-citation.json"}</w:instrText>
      </w:r>
      <w:r w:rsidR="001C2D75">
        <w:fldChar w:fldCharType="separate"/>
      </w:r>
      <w:r w:rsidR="00442EEA" w:rsidRPr="00442EEA">
        <w:rPr>
          <w:noProof/>
        </w:rPr>
        <w:t xml:space="preserve">(Colby and Brooke, 1970; </w:t>
      </w:r>
      <w:r w:rsidR="00442EEA" w:rsidRPr="00442EEA">
        <w:rPr>
          <w:noProof/>
        </w:rPr>
        <w:lastRenderedPageBreak/>
        <w:t>Karjalainen et al., 2016; Luczyń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The role photoperiod and the endocrine system plays 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7D27EDE8" w14:textId="77777777" w:rsidR="00E37915" w:rsidRPr="00C0478F" w:rsidRDefault="00E37915">
      <w:pPr>
        <w:spacing w:line="360" w:lineRule="auto"/>
      </w:pPr>
    </w:p>
    <w:p w14:paraId="7FDEDD1B" w14:textId="77777777"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w:t>
      </w:r>
      <w:r w:rsidR="0051643F">
        <w:t xml:space="preserve"> phenotypic</w:t>
      </w:r>
      <w:r w:rsidRPr="00C0478F">
        <w:t xml:space="preserve"> plasticity across geographic regions.</w:t>
      </w:r>
    </w:p>
    <w:p w14:paraId="23D55084" w14:textId="77777777" w:rsidR="00E37915" w:rsidRPr="00C0478F" w:rsidRDefault="00E37915">
      <w:pPr>
        <w:spacing w:line="360" w:lineRule="auto"/>
        <w:rPr>
          <w:color w:val="980000"/>
        </w:rPr>
      </w:pPr>
    </w:p>
    <w:p w14:paraId="497EAD99" w14:textId="77777777" w:rsidR="00E37915" w:rsidRPr="00C0478F" w:rsidRDefault="00050162">
      <w:pPr>
        <w:spacing w:line="360" w:lineRule="auto"/>
      </w:pPr>
      <w:r w:rsidRPr="00C0478F">
        <w:rPr>
          <w:rFonts w:ascii="Calibri" w:hAnsi="Calibri" w:cs="Calibri"/>
        </w:rPr>
        <w:lastRenderedPageBreak/>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If the timing of spring plankton blooms changes as a result of earlier and protracted 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1BD691AA" w14:textId="77777777" w:rsidR="00E37915" w:rsidRPr="00C0478F" w:rsidRDefault="00E37915">
      <w:pPr>
        <w:spacing w:line="360" w:lineRule="auto"/>
      </w:pPr>
    </w:p>
    <w:p w14:paraId="119EDA63" w14:textId="77777777" w:rsidR="00E37915" w:rsidRPr="00C0478F" w:rsidRDefault="00050162">
      <w:pPr>
        <w:spacing w:line="360" w:lineRule="auto"/>
      </w:pPr>
      <w:r w:rsidRPr="00C0478F">
        <w:t>Many fish species are iteroparous and</w:t>
      </w:r>
      <w:r w:rsidR="004016D9">
        <w:t>,</w:t>
      </w:r>
      <w:r w:rsidRPr="00C0478F">
        <w:t xml:space="preserve"> in some species</w:t>
      </w:r>
      <w:r w:rsidR="004016D9">
        <w:t>,</w:t>
      </w:r>
      <w:r w:rsidRPr="00C0478F">
        <w:t xml:space="preserve">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xml:space="preserve">. Coregonines are considered to be </w:t>
      </w:r>
      <w:r w:rsidRPr="00C0478F">
        <w:lastRenderedPageBreak/>
        <w:t>behaviorally and developmentally plastic and do not appear to be constrained by a spawning habitat type</w:t>
      </w:r>
      <w:r w:rsidR="002F7478">
        <w:t xml:space="preserve"> </w:t>
      </w:r>
      <w:r w:rsidR="002F7478">
        <w:fldChar w:fldCharType="begin" w:fldLock="1"/>
      </w:r>
      <w:r w:rsidR="00442EE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ames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 xml:space="preserve">light, temperature) depending on population-specific habitat requirements, and both suitable nearshore and offshore spawning habitats are </w:t>
      </w:r>
      <w:r w:rsidR="00550EF8">
        <w:t xml:space="preserve">historically </w:t>
      </w:r>
      <w:r w:rsidRPr="00C0478F">
        <w:t>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r w:rsidR="005116A1" w:rsidRPr="00D51FC8">
        <w:rPr>
          <w:color w:val="C00000"/>
        </w:rPr>
        <w:t xml:space="preserve"> Examining coregonine reproductive behavior and characterizing </w:t>
      </w:r>
      <w:r w:rsidR="001A6295" w:rsidRPr="00D51FC8">
        <w:rPr>
          <w:color w:val="C00000"/>
        </w:rPr>
        <w:t>contemporary</w:t>
      </w:r>
      <w:r w:rsidR="005116A1" w:rsidRPr="00D51FC8">
        <w:rPr>
          <w:color w:val="C00000"/>
        </w:rPr>
        <w:t xml:space="preserve"> spawning habitat requirements is a logical and needed next step</w:t>
      </w:r>
      <w:r w:rsidR="006D026E">
        <w:rPr>
          <w:color w:val="C00000"/>
        </w:rPr>
        <w:t xml:space="preserve"> to build on our results</w:t>
      </w:r>
      <w:r w:rsidR="005116A1" w:rsidRPr="00D51FC8">
        <w:rPr>
          <w:color w:val="C00000"/>
        </w:rPr>
        <w:t xml:space="preserve">. </w:t>
      </w:r>
    </w:p>
    <w:p w14:paraId="162CC137" w14:textId="77777777" w:rsidR="00E37915" w:rsidRPr="00C0478F" w:rsidRDefault="00E37915">
      <w:pPr>
        <w:spacing w:line="360" w:lineRule="auto"/>
      </w:pPr>
    </w:p>
    <w:p w14:paraId="4DFD05C4" w14:textId="77777777" w:rsidR="00E37915" w:rsidRPr="00C0478F" w:rsidRDefault="00050162">
      <w:pPr>
        <w:spacing w:line="360" w:lineRule="auto"/>
      </w:pPr>
      <w:r w:rsidRPr="00C0478F">
        <w:t>The existence of varying trait responses between populations raises questions concerning causal mechanisms. Genomic studies can aid our understanding by determining what functional pathways could be up</w:t>
      </w:r>
      <w:r w:rsidR="004016D9">
        <w:t>-</w:t>
      </w:r>
      <w:r w:rsidRPr="00C0478F">
        <w:t xml:space="preserve"> or down-regulated due to light energy. Any potential changes in metabolic or catabolic genes from light will enhance trait analyses and allow further partitioning of the effects of light from other energy demanding environmental variables (e.g., temperature).</w:t>
      </w:r>
    </w:p>
    <w:p w14:paraId="7ED2FF2D" w14:textId="77777777" w:rsidR="00E37915" w:rsidRPr="00C0478F" w:rsidRDefault="00E37915">
      <w:pPr>
        <w:spacing w:line="360" w:lineRule="auto"/>
        <w:rPr>
          <w:color w:val="980000"/>
        </w:rPr>
      </w:pPr>
    </w:p>
    <w:p w14:paraId="7F944C6B" w14:textId="77777777" w:rsidR="00E37915" w:rsidRPr="00C0478F" w:rsidRDefault="00050162">
      <w:pPr>
        <w:pStyle w:val="Heading1"/>
        <w:spacing w:before="0" w:after="0" w:line="360" w:lineRule="auto"/>
        <w:rPr>
          <w:sz w:val="24"/>
          <w:szCs w:val="24"/>
        </w:rPr>
      </w:pPr>
      <w:bookmarkStart w:id="19" w:name="_heading=h.fcz0waeydqva" w:colFirst="0" w:colLast="0"/>
      <w:bookmarkEnd w:id="19"/>
      <w:r w:rsidRPr="00C0478F">
        <w:rPr>
          <w:sz w:val="24"/>
          <w:szCs w:val="24"/>
        </w:rPr>
        <w:t>Conclusion:</w:t>
      </w:r>
    </w:p>
    <w:p w14:paraId="77449470" w14:textId="00AE337D"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w:t>
      </w:r>
      <w:r w:rsidR="005571E7">
        <w:t xml:space="preserve"> </w:t>
      </w:r>
      <w:r w:rsidR="005571E7" w:rsidRPr="00C0478F">
        <w:t>mimic natural environmental conditions</w:t>
      </w:r>
      <w:r w:rsidR="005571E7">
        <w:t xml:space="preserve"> to increase </w:t>
      </w:r>
      <w:r w:rsidRPr="00C0478F">
        <w:t xml:space="preserve">survival </w:t>
      </w:r>
      <w:r w:rsidR="005571E7">
        <w:t>during</w:t>
      </w:r>
      <w:r w:rsidRPr="00C0478F">
        <w:t xml:space="preserve"> propagation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w:t>
      </w:r>
      <w:r w:rsidR="00137E8F">
        <w:t xml:space="preserve">sampled </w:t>
      </w:r>
      <w:r w:rsidRPr="00C0478F">
        <w:t xml:space="preserve">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w:t>
      </w:r>
      <w:r w:rsidR="00D6313C">
        <w:t>complicated</w:t>
      </w:r>
      <w:r w:rsidR="00D6313C" w:rsidRPr="00C0478F">
        <w:t xml:space="preserve"> </w:t>
      </w:r>
      <w:r w:rsidRPr="00C0478F">
        <w:t xml:space="preserve">by the </w:t>
      </w:r>
      <w:r w:rsidR="00D6313C">
        <w:t>capacity</w:t>
      </w:r>
      <w:r w:rsidR="00D6313C" w:rsidRPr="00C0478F">
        <w:t xml:space="preserve"> </w:t>
      </w:r>
      <w:r w:rsidRPr="00C0478F">
        <w:t xml:space="preserve">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1CFF785D" w14:textId="77777777" w:rsidR="00E37915" w:rsidRPr="00C0478F" w:rsidRDefault="00E37915">
      <w:pPr>
        <w:spacing w:line="360" w:lineRule="auto"/>
        <w:rPr>
          <w:b/>
        </w:rPr>
      </w:pPr>
    </w:p>
    <w:p w14:paraId="0FB93C03" w14:textId="77777777" w:rsidR="00E37915" w:rsidRPr="00C0478F" w:rsidRDefault="00050162">
      <w:pPr>
        <w:pStyle w:val="Heading1"/>
        <w:spacing w:before="0" w:after="0" w:line="360" w:lineRule="auto"/>
        <w:rPr>
          <w:sz w:val="24"/>
          <w:szCs w:val="24"/>
        </w:rPr>
      </w:pPr>
      <w:bookmarkStart w:id="20" w:name="_heading=h.sug6p8d9bjo7" w:colFirst="0" w:colLast="0"/>
      <w:bookmarkEnd w:id="20"/>
      <w:r w:rsidRPr="00C0478F">
        <w:rPr>
          <w:sz w:val="24"/>
          <w:szCs w:val="24"/>
        </w:rPr>
        <w:t>Acknowledgments:</w:t>
      </w:r>
    </w:p>
    <w:p w14:paraId="504009B8" w14:textId="77777777" w:rsidR="00E37915" w:rsidRPr="00C0478F" w:rsidRDefault="00050162">
      <w:pPr>
        <w:spacing w:line="360" w:lineRule="auto"/>
        <w:rPr>
          <w:b/>
        </w:rPr>
      </w:pPr>
      <w:r w:rsidRPr="00C0478F">
        <w:t>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w:t>
      </w:r>
      <w:r w:rsidR="00137E8F">
        <w:t>iel</w:t>
      </w:r>
      <w:r w:rsidRPr="00C0478F">
        <w:t xml:space="preserve">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43C1AE63" w14:textId="77777777" w:rsidR="001C6958" w:rsidRDefault="001C6958">
      <w:pPr>
        <w:pStyle w:val="Heading1"/>
        <w:spacing w:before="0" w:after="0" w:line="360" w:lineRule="auto"/>
        <w:rPr>
          <w:sz w:val="24"/>
          <w:szCs w:val="24"/>
        </w:rPr>
      </w:pPr>
      <w:bookmarkStart w:id="21" w:name="_heading=h.qlriktve608b" w:colFirst="0" w:colLast="0"/>
      <w:bookmarkEnd w:id="21"/>
    </w:p>
    <w:p w14:paraId="784BDDEF" w14:textId="77777777" w:rsidR="00E37915" w:rsidRPr="00C0478F" w:rsidRDefault="00050162">
      <w:pPr>
        <w:pStyle w:val="Heading1"/>
        <w:spacing w:before="0" w:after="0" w:line="360" w:lineRule="auto"/>
        <w:rPr>
          <w:sz w:val="24"/>
          <w:szCs w:val="24"/>
        </w:rPr>
      </w:pPr>
      <w:r w:rsidRPr="00C0478F">
        <w:rPr>
          <w:sz w:val="24"/>
          <w:szCs w:val="24"/>
        </w:rPr>
        <w:t>References:</w:t>
      </w:r>
    </w:p>
    <w:p w14:paraId="2D625F5D" w14:textId="0612EF35" w:rsidR="00AC3396" w:rsidRPr="00AC3396" w:rsidRDefault="00AC3396" w:rsidP="00AC3396">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Pr="00AC3396">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31F1490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Anneville, O., Souissi, S., Molinero, J.C., Gerdeaux, D., 2009. Influences of human activity and climate on the stock‐recruitment dynamics of whitefish, Coregonus lavaretus, in Lake Geneva. Fish. Manag. Ecol. 16, 492–500. https://doi.org/10.1111/j.1365-2400.2009.00703.x</w:t>
      </w:r>
    </w:p>
    <w:p w14:paraId="108B6E02"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Austin, J.A., Colman, S.M., 2007. Lake Superior summer water temperatures are increasing more rapidly than regional temperatures: A positive ice-albedo feedback. Geophys. Res. Lett. 34, 1–5. https://doi.org/10.1029/2006GL029021</w:t>
      </w:r>
    </w:p>
    <w:p w14:paraId="5007FBB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ates, D., Mächler, M., Bolker, B., Walker, S., 2015. Fitting Linear Mixed-Effects Models Using lme4. J. Stat. Softw. 67, 1–48.</w:t>
      </w:r>
    </w:p>
    <w:p w14:paraId="5D51B0F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lahušiaková, A., Matoušková, M., Jenicek, M., Ledvinka, O., Kliment, Z., Podolinská, J., Snopková, Z., 2020. Snow and climate trends and their impact on seasonal runoff and hydrological drought types in selected mountain catchments in Central Europe. Hydrol. Sci. J. 65, 2083–2096. https://doi.org/10.1080/02626667.2020.1784900</w:t>
      </w:r>
    </w:p>
    <w:p w14:paraId="21FFDB9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laxter, J.H.S., 1991. The effect of temperature on larval fishes. Netherlands J. Zool. 42, 336–</w:t>
      </w:r>
      <w:r w:rsidRPr="00AC3396">
        <w:rPr>
          <w:noProof/>
        </w:rPr>
        <w:lastRenderedPageBreak/>
        <w:t>357. https://doi.org/10.1163/156854291X00379</w:t>
      </w:r>
    </w:p>
    <w:p w14:paraId="6F98D99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laxter, J.H.S., Hempel, G., 1963. The influence of egg size on herring larvae (Clupea harengus L). J. du Cons. / Cons. Perm. Int. pour l’Exploration la Mer 28, 211–240. https://doi.org/10.1093/icesjms/28.2.211</w:t>
      </w:r>
    </w:p>
    <w:p w14:paraId="55E17C7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46706A4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ronte, C.R., Bunnell, D.B., David, S.R., Gordon, R., Gorsky, D., Millard, M.J., Read, J., Stein, R.A., Vaccaro, L., 2017. Report from the workshop on coregonine restoration science. US Geological Survey. https://doi.org/10.3133/ofr20171081</w:t>
      </w:r>
    </w:p>
    <w:p w14:paraId="61AABE9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hernyaev, Z.A., 2007. Factors and possible mechanisms causing changes in the rate of embryonic development of bony fish (with reference to Coregonidae). J. Ichthyol. 47, 494–503. https://doi.org/10.1134/S003294520707003X</w:t>
      </w:r>
    </w:p>
    <w:p w14:paraId="6E5FD1D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hernyaev, Z.A., 1993. The Impact of Light Factor on the Embryonic Development of Coregonids. Izv. Akad. Nauk. Ser. Biol 64–73.</w:t>
      </w:r>
    </w:p>
    <w:p w14:paraId="6D03385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iannelli, L., Bailey, K., Olsen, E.M., 2015. Evolutionary and ecological constraints of fish spawning habitats. ICES J. Mar. Sci. 72, 285–296. https://doi.org/10.1093/icesjms/fsu145</w:t>
      </w:r>
    </w:p>
    <w:p w14:paraId="2F965EC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olby, P.J., Brooke, L.T., 1970. Survival and development of lake herring (Coregonus artedii) eggs at various incubation temperatures, in: Lindsey, C., Woods, C. (Eds.), Biology of Coregonid Fishes. University of Manitoba Press, pp. 417–428.</w:t>
      </w:r>
    </w:p>
    <w:p w14:paraId="36BE5F58"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ortés, A., MacIntyre, S., Sadro, S., 2017. Flowpath and retention of snowmelt in an ice‐covered arctic lake. Limnol. Oceanogr. 62, 2023–2044. https://doi.org/10.1002/lno.10549</w:t>
      </w:r>
    </w:p>
    <w:p w14:paraId="405C7A2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ushing, D.H., 1990. Plankton production and year-class strength in fish populations: An update of the match/mismatch hypothesis. Adv. Mar. Biol. 26, 249–293. https://doi.org/10.1016/S0065-2881(08)60202-3</w:t>
      </w:r>
    </w:p>
    <w:p w14:paraId="36C6F31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utforth, H.W., McConkey, B.G., Woodvine, R.J., Smith, D.G., Jefferson, P.G., Akinremi, O.O., 1999. Climate change in the semiarid prairie of southwestern Saskatchewan: Late winter–early spring. Can. J. Plant Sci. 79, 343–350. https://doi.org/10.4141/P98-137</w:t>
      </w:r>
    </w:p>
    <w:p w14:paraId="0967EFA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Delgado, M.J., Gutiérrez, P., Alonso-Bedate, M., 1987. Melatonin and photoperiod alter growth and larval development in Xenopus laevis tadpoles. Comp. Biochem. Physiol. Part A Physiol. 86, 417–421. https://doi.org/10.1016/0300-9629(87)90517-2</w:t>
      </w:r>
    </w:p>
    <w:p w14:paraId="7360B12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Dryer, W.R., Beil, J., 1964. Life history of lake herring in Lake Superior. Fish. Bull 63, 493–530.</w:t>
      </w:r>
    </w:p>
    <w:p w14:paraId="5F7911D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bener, M.P., Stockwell, J.D., Yule, D.L., Gorman, O.T., Hrabik, T.R., Kinnunen, R.E., Mattes, W.P., Oyadomari, J.K., Schreiner, D.R., Geving, S., Scribner, K., Schram, S.T., Seider, M.J., Sitar, S.P., 2008. Status of cisco (Coregonus artedi) in Lake Superior during 1970-2006 and management and research considerations. Ann Arbor, Michigan Gt. Lakes Fish. Comm. Lake Super. Tech. Rep. 1, 126.</w:t>
      </w:r>
    </w:p>
    <w:p w14:paraId="42AD411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isler, R., 1961. Effects of visible radiation on salmonoid embryos and larvae. Growth 25, 281–346.</w:t>
      </w:r>
    </w:p>
    <w:p w14:paraId="0BA6D1B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isler, R., 1958. Some effects of artificial light on salmon eggs and larvae. Trans. Am. Fish. Soc. 87, 151–162. https://doi.org/10.1577/1548-8659(1957)87[151:SEOALO]2.0.CO;2</w:t>
      </w:r>
    </w:p>
    <w:p w14:paraId="19C93D5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kstrzöm, P., Meissl, H., 1997. The pineal organ of teleost fishes. Rev. Fish Biol. Fish. 7, 199–284. https://doi.org/10.1023/A:1018483627058</w:t>
      </w:r>
    </w:p>
    <w:p w14:paraId="5842175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shenroder, R.L., Vecsei, P., Gorman, O.T., Yule, D.L., Pratt, T.C., Mandrak, N.E., Bunnell, D.B., Muir, A.M., 2016. Ciscoes (Coregonus, subgenus Leucichthys) of the Laurentian Great Lakes and Lake Nipigon. Gt. Lakes Fish. Comm. Misc. Publ. 1, 156.</w:t>
      </w:r>
    </w:p>
    <w:p w14:paraId="7A86CA1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Falcón, J., Migaud, H., Munoz-Cueto, J.A., Carrillo, M., 2010. Current knowledge on the melatonin system in teleost fish. Gen. Comp. Endocrinol. 165, 469–482. https://doi.org/10.1016/j.ygcen.2009.04.026</w:t>
      </w:r>
    </w:p>
    <w:p w14:paraId="20047C0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Fleming-Lehtinen, V., Laamanen, M., 2012. Long-term changes in Secchi depth and the role of phytoplankton in explaining light attenuation in the Baltic Sea. Estuar. Coast. Shelf Sci. 102, 1–10. https://doi.org/10.1016/j.ecss.2012.02.015</w:t>
      </w:r>
    </w:p>
    <w:p w14:paraId="6716C2B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Forsythe, W.C., Rykiel Jr, E.J., Stahl, R.S., Wu, H., Schoolfield, R.M., 1995. A model comparison for daylength as a function of latitude and day of year. Ecol. Modell. 80, 87–95. https://doi.org/10.1016/0304-3800(94)00034-F</w:t>
      </w:r>
    </w:p>
    <w:p w14:paraId="6F393D8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Gaston, K.J., Bennie, J., Davies, T.W., Hopkins, J., 2013. The ecological impacts of nighttime light pollution: a mechanistic appraisal. Biol. Rev. 88, 912–927. https://doi.org/10.1111/brv.12036</w:t>
      </w:r>
    </w:p>
    <w:p w14:paraId="01FA235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George, E.M., Stott, W., Young, B.P., Karboski, C.T., Crabtree, D.L., Roseman, E.F., Rudstam, L.G., 2017. Confirmation of cisco spawning in Chaumont Bay, Lake Ontario using an egg pumping device. J. Great Lakes Res. 43, 204–208. https://doi.org/10.1016/j.jglr.2017.03.024</w:t>
      </w:r>
    </w:p>
    <w:p w14:paraId="742B46A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Goldberg, B., Klein, W.H., 1977. Variations in the spectral distribution of daylight at various geographical locations on the earth’s surface. Sol. Energy 19, 3–13. https://doi.org/10.1016/0038-092X(77)90083-4</w:t>
      </w:r>
    </w:p>
    <w:p w14:paraId="3B416FE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Goodyear, C.D., 1982. Atlas of the spawning and nursery areas of Great Lake fishes. US Fish and Wildlife Service.</w:t>
      </w:r>
    </w:p>
    <w:p w14:paraId="586E9A3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Hampton, S.E., Moore, M. V, Ozersky, T., Stanley, E.H., Polashenski, C.M., Galloway, A.W.E., 2015. Heating up a cold subject: prospects for under-ice plankton research in lakes. J. Plankton Res. 37, 277–284. https://doi.org/10.1093/plankt/fbv002</w:t>
      </w:r>
    </w:p>
    <w:p w14:paraId="261E99F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Hjort, J., 1914. Fluctuations in the great fisheries of Northern Europe, in: Rapports et Procés-Verbaux. ICES, pp. 1–228.</w:t>
      </w:r>
    </w:p>
    <w:p w14:paraId="7F04F00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Hodson, P. V, Blunt, B.R., 1986. The effect of time from hatch on the yolk conversion efficiency of rainbow trout, Salmo gairdneri. J. Fish Biol. 29, 37–46. https://doi.org/10.1111/j.1095-8649.1986.tb04924.x</w:t>
      </w:r>
    </w:p>
    <w:p w14:paraId="7B79BDF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087ABDF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Iles, T.D., Sinclair, M., 1982. Atlantic herring: stock discreteness and abundance. Science 215, 627–633. https://doi.org/10.1126/science.215.4533.627</w:t>
      </w:r>
    </w:p>
    <w:p w14:paraId="67D6C74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Isles, P.D.F., Xu, Y., Stockwell, J.D., Schroth, A.W., 2017. Climate-driven changes in energy and mass inputs systematically alter nutrient concentration and stoichiometry in deep and shallow regions of Lake Champlain. Biogeochemistry 133, 201–217. https://doi.org/10.1007/s10533-017-0327-8</w:t>
      </w:r>
    </w:p>
    <w:p w14:paraId="518F57A2" w14:textId="77777777" w:rsidR="00AC3396" w:rsidRDefault="00AC3396" w:rsidP="00AC3396">
      <w:pPr>
        <w:widowControl w:val="0"/>
        <w:autoSpaceDE w:val="0"/>
        <w:autoSpaceDN w:val="0"/>
        <w:adjustRightInd w:val="0"/>
        <w:spacing w:line="360" w:lineRule="auto"/>
        <w:ind w:left="540" w:hanging="540"/>
      </w:pPr>
      <w:r>
        <w:t xml:space="preserve">ISO 6341, I., 2012. Water quality — Determination of the inhibition of the mobility of </w:t>
      </w:r>
      <w:r w:rsidRPr="00DC7531">
        <w:rPr>
          <w:i/>
          <w:iCs/>
        </w:rPr>
        <w:t>Daphnia magna</w:t>
      </w:r>
      <w:r>
        <w:t xml:space="preserve"> Straus (</w:t>
      </w:r>
      <w:r w:rsidRPr="00DC7531">
        <w:rPr>
          <w:i/>
          <w:iCs/>
        </w:rPr>
        <w:t>Cladocera, Crustacea</w:t>
      </w:r>
      <w:r>
        <w:t>) — Acute toxicity test. Int. Organ. Stand.</w:t>
      </w:r>
    </w:p>
    <w:p w14:paraId="35A8F0F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John, K.R., Hasler, A.D., 1956. Observations on Some Factors Affecting the Hatching of Eggs and the in Lake Mendota , Wisconsin. Limnol. Oceanogr. 1, 176–194. https://doi.org/10.4319/lo.1956.1.3.0176</w:t>
      </w:r>
    </w:p>
    <w:p w14:paraId="2D31610B"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amler, E., 2008. Resource allocation in yolk-feeding fish. Rev. Fish Biol. Fish. 18, 143–200. https://doi.org/10.1007/s11160-007-9070-x</w:t>
      </w:r>
    </w:p>
    <w:p w14:paraId="5A649BA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Karjalainen, J., Auvinen, H., Helminen, H., Marjomäki, T.J., Niva, T., Sarvala, J., Viljanen, M., </w:t>
      </w:r>
      <w:r w:rsidRPr="00AC3396">
        <w:rPr>
          <w:noProof/>
        </w:rPr>
        <w:lastRenderedPageBreak/>
        <w:t>2000. Unpredictability of ﬁsh recruitment - interannual variation in YOY abundance. J. Fish Biol. https://doi.org/DOI 10.1006/jfbi.1999.1206</w:t>
      </w:r>
    </w:p>
    <w:p w14:paraId="60B3C8B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arjalainen, J., Jokinen, L., Keskinen, T., Marjomäki, T.J., 2016. Environmental and genetic effects on larval hatching time in two coregonids. Hydrobiologia 780, 135–143. https://doi.org/10.1007/s10750-016-2807-6</w:t>
      </w:r>
    </w:p>
    <w:p w14:paraId="6C27915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arjalainen, J., Keskinen, T., Pulkkanen, M., Marjomäki, T.J., 2015. Climate change alters the egg development dynamics in cold-water adapted coregonids. Environ. Biol. Fishes 98, 979–991. https://doi.org/10.1007/s10641-014-0331-y</w:t>
      </w:r>
    </w:p>
    <w:p w14:paraId="44FF51F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wain, W.-H., 1975. Embryonic development, early growth and meristic variation in rainbow trout (Salmo gairdneri) exposed to combinations of light intensity and temperature. J. Fish. Res. Board Canada 32, 397–402. https://doi.org/10.1139/f75-046</w:t>
      </w:r>
    </w:p>
    <w:p w14:paraId="11F7E30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Lepak, T.A., Ogle, D.H., Vinson, M.R., 2017. Age, year-class strength variability, and partial age validation of Kiyis from Lake Superior. North Am. J. Fish. Manag. 37, 1151–1160. https://doi.org/10.1080/02755947.2017.1350222</w:t>
      </w:r>
    </w:p>
    <w:p w14:paraId="6DCD077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Luczyński, M., 1991. Temperature requirements for growth and survival of larval vendace, Coregonus albula (L.). J. Fish Biol. 38, 29–35. https://doi.org/10.1111/j.1095-8649.1991.tb03088.x</w:t>
      </w:r>
    </w:p>
    <w:p w14:paraId="6DA33E9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Lynch, A.J., Taylor, W.W., Smith, K.D., 2010. The influence of changing climate on the ecology and management of selected Laurentian Great Lakes fisheries. J. Fish Biol. 77, 1964–1982. https://doi.org/10.1111/j.1095-8649.2010.02759.x</w:t>
      </w:r>
    </w:p>
    <w:p w14:paraId="2AA5C84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cCrimmon, H.R., Kwain, W.-H., 1969. Influence of light on early development and meristic characters in the rainbow trout, Salmo gairdneri Richardson. Can. J. Zool. 47, 631–637. https://doi.org/10.1139/z69-108</w:t>
      </w:r>
    </w:p>
    <w:p w14:paraId="350225E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gnuson, J.J., Webster, K.E., Assel, R.A., Bowser, C.J., Dillon, P.J., Eaton, J.G., Evans, H.E., Fee, E.J., Hall, R.I., Mortsch, L.R., 1997. Potential effects of climate changes on aquatic systems: Laurentian Great Lakes and Precambrian Shield Region. Hydrol. Process. 11, 825–871. https://doi.org/10.1002/(SICI)1099-1085(19970630)11:8&lt;825::AID-HYP509&gt;3.0.CO;2-G</w:t>
      </w:r>
    </w:p>
    <w:p w14:paraId="2E744F3B"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ngor‐Jensen, A., Waiwood, K.G., 1995. The effect of light exposure on buoyancy of halibut eggs. J. Fish Biol. 47, 18–25. https://doi.org/10.1111/j.1095-8649.1995.tb01869.x</w:t>
      </w:r>
    </w:p>
    <w:p w14:paraId="3F10552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Marchesan, M., Spoto, M., Verginella, L., Ferrero, E.A., 2005. Behavioural effects of artificial </w:t>
      </w:r>
      <w:r w:rsidRPr="00AC3396">
        <w:rPr>
          <w:noProof/>
        </w:rPr>
        <w:lastRenderedPageBreak/>
        <w:t>light on fish species of commercial interest. Fish. Res. 73, 171–185. https://doi.org/10.1016/j.fishres.2004.12.009</w:t>
      </w:r>
    </w:p>
    <w:p w14:paraId="709EFD3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ri, L., Daufresne, M., Guillard, J., Evanno, G., Lasne, E., 2021. Elevated temperature and deposited sediment jointly affect early life history traits in southernmost arctic charr populations. Can. J. Fish. Aquat. Sci. In press. https://doi.org/10.1139/cjfas-2020-0256</w:t>
      </w:r>
    </w:p>
    <w:p w14:paraId="1E6567E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rsden, J.E., Casselman, J.M., Edsall, T.A., Elliott, R.F., Fitzsimons, J.D., Horns, W.H., Manny, B.A., McAughey, S.C., Sly, P.G., Swanson, B.L., 1995. Lake trout spawning habitat in the Great Lakes—a review of current knowledge. J. Great Lakes Res. 21, 487–497. https://doi.org/10.1016/S0380-1330(95)71120-0</w:t>
      </w:r>
    </w:p>
    <w:p w14:paraId="3350981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uir, A.M., Vecsei, P., Pratt, T.C., Krueger, C.C., Power, M., Reist, J.D., 2013. Ontogenetic shifts in morphology and resource use of cisco Coregonus artedi. J. Fish Biol. 82, 600–617. https://doi.org/10.1111/jfb.12016</w:t>
      </w:r>
    </w:p>
    <w:p w14:paraId="35E7452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yers, J.T., Yule, D.L., Jones, M.L., Ahrenstorff, T.D., Hrabik, T.R., Claramunt, R.M., Ebener, M.P., Berglund, E.K., 2015. Spatial synchrony in cisco recruitment. Fish. Res. 165, 11–21. https://doi.org/10.1016/j.fishres.2014.12.014</w:t>
      </w:r>
    </w:p>
    <w:p w14:paraId="0455D09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Nguyen, T.D., Hawley, N., Phanikumar, M.S., 2017. Ice cover, winter circulation, and exchange in Saginaw Bay and Lake Huron. Limnol. Oceanogr. 62, 376–393. https://doi.org/10.1002/lno.10431</w:t>
      </w:r>
    </w:p>
    <w:p w14:paraId="6B30641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Nyberg, P., Bergstrand, E., Degerman, E., Enderlein, O., 2001. Recruitment of pelagic fish in an unstable climate: studies in Sweden’s four largest lakes. Ambio 30, 559–564. https://doi.org/10.1579/0044-7447-30.8.559</w:t>
      </w:r>
    </w:p>
    <w:p w14:paraId="3A7C660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O’Reilly, C.M., Rowley, R.J., Schneider, P., Lenters, J.D., Mcintyre, P.B., Kraemer, B.M., 2015. Rapid and highly variable warming of lake surface waters around the globe. Geophys. Res. Lett. 42, 1–9. https://doi.org/10.1002/2015GL066235</w:t>
      </w:r>
    </w:p>
    <w:p w14:paraId="5163D44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Oberlercher, T.M., Wanzenböck, J., 2016. Impact of electric fishing on egg survival of whitefish, Coregonus lavaretus. Fish. Manag. Ecol. 23, 540–547. https://doi.org/10.1111/fme.12197</w:t>
      </w:r>
    </w:p>
    <w:p w14:paraId="7DD322D8"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arks, T.P., Rypel, A.L., 2018. Predator–prey dynamics mediate long-term production trends of cisco (Coregonus artedi) in a northern Wisconsin lake. Can. J. Fish. Aquat. Sci. 75, 1969–1976. https://doi.org/10.1139/cjfas-2017-0302</w:t>
      </w:r>
    </w:p>
    <w:p w14:paraId="27ECB91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aufve, M.R., 2019. Diversity in spawning habitat across Great Lakes Cisco populations [Master’s thesis]. Cornell University.</w:t>
      </w:r>
    </w:p>
    <w:p w14:paraId="3F86AF7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Paufve, M.R., Sethi, S.A., Rudstam, L.G., Weidel, B.C., Lantry, B.F., Chalupnicki, M.A., Dey, K., Herbert, M.E., 2020. Differentiation between lake whitefish and cisco eggs based on diameter. J. Great Lakes Res. 46, 1058–1062. https://doi.org/10.1016/j.jglr.2020.01.014</w:t>
      </w:r>
    </w:p>
    <w:p w14:paraId="2D05E32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epin, P., 1991. Effect of temperature and size on development, mortality, and survival rates of the pelagic early life history stages of marine fish. Can. J. Fish. Aquat. Sci. 48, 503–518. https://doi.org/10.1139/f91-065</w:t>
      </w:r>
    </w:p>
    <w:p w14:paraId="55E7821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etitgas, P., Alheit, J., Peck, M.A., Raab, K., Irigoien, X., Huret, M., Van Der Kooij, J., Pohlmann, T., Wagner, C., Zarraonaindia, I., 2012. Anchovy population expansion in the North Sea. Mar. Ecol. Prog. Ser. 444, 1–13. https://doi.org/10.3354/meps09451</w:t>
      </w:r>
    </w:p>
    <w:p w14:paraId="2D75A38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reisendorfer, R.W., 1986. Secchi disk science: Visual optics of natural waters 1. Limnol. Oceanogr. 31, 909–926. https://doi.org/10.4319/lo.1986.31.5.0909</w:t>
      </w:r>
    </w:p>
    <w:p w14:paraId="150FA50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 Core Team, 2021. R: A Language and Environment for Statistical Computing.</w:t>
      </w:r>
    </w:p>
    <w:p w14:paraId="143B94E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amus, J., Beale, S.I., Mauzerall, D., Howard, K.L., 1976. Changes in photosynthetic pigment concentration in seaweeds as a function of water depth. Mar. Biol. 37, 223–229. https://doi.org/10.1007/BF00387607</w:t>
      </w:r>
    </w:p>
    <w:p w14:paraId="4CCB353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berts, A., 1978. Pineal eye and behaviour in Xenopus tadpoles. Nature 273, 774–775. https://doi.org/10.1038/273774a0</w:t>
      </w:r>
    </w:p>
    <w:p w14:paraId="2AC5184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gers, T.L., Munch, S.B., Stewart, S.D., Palkovacs, E.P., Giron‐Nava, A., Matsuzaki, S.S., Symons, C.C., 2020. Trophic control changes with season and nutrient loading in lakes. Ecol. Lett. 23, 1287–1297. https://doi.org/10.1111/ele.13532</w:t>
      </w:r>
    </w:p>
    <w:p w14:paraId="6642514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senberg, B.D., Schroth, A.W., 2017. Coupling of reactive riverine phosphorus and iron species during hot transport moments: impacts of land cover and seasonality. Biogeochemistry 132, 103–122. https://doi.org/10.1007/s10533-016-0290-9</w:t>
      </w:r>
    </w:p>
    <w:p w14:paraId="19362FE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sinski, C.L., Vinson, M.R., Yule, D.L., 2020. Niche Partitioning among Native Ciscoes and Nonnative Rainbow Smelt in Lake Superior. Trans. Am. Fish. Soc. 149, 184–203. https://doi.org/10.1002/tafs.10219</w:t>
      </w:r>
    </w:p>
    <w:p w14:paraId="4ED8491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uchin, A.B., 2020. Effect of illumination on fish and amphibian: development, growth, physiological and biochemical processes. Rev. Aquac. 13, 567–600. https://doi.org/10.1111/raq.12487</w:t>
      </w:r>
    </w:p>
    <w:p w14:paraId="5A79F77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Ruchin, A.B., 2007. Effect of photoperiod on growth, physiologica and hematological indices of juvenile Siberian sturgeon Acipenser baerii. Biol. Bull. 34, 583–589. </w:t>
      </w:r>
      <w:r w:rsidRPr="00AC3396">
        <w:rPr>
          <w:noProof/>
        </w:rPr>
        <w:lastRenderedPageBreak/>
        <w:t>https://doi.org/10.1134/S1062359007060088</w:t>
      </w:r>
    </w:p>
    <w:p w14:paraId="141660F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ecchi, P.A., 1864. Relazione delle esperienze fatte a bordo della pontificia pirocorvetta Imacolata Concezione per determinare la trasparenza del mare. Mem. del PA Secchi. Nuovo Cim. G. Fis. Chim. e Stor. Nat. Ottobre 1864, Publ. 1865 20, 205–237.</w:t>
      </w:r>
    </w:p>
    <w:p w14:paraId="39930FC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eth, S.N.M., Nai, H.T., Rosli, M.K., Saad, S., Noor, N.M., Yukinori, M., 2014. Egg hatching rates of brown-marbled grouper, Epinephelus fuscoguttatus under different light wavelengths and intensities. MJS 33, 150–154. https://doi.org/10.22452/mjs.vol33no2.3</w:t>
      </w:r>
    </w:p>
    <w:p w14:paraId="59D0ADD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hao, T., Wang, T., Liang, X., Li, L., 2019. Seasonal dynamics of light absorption by suspended particulate matter and CDOM in highly turbid inland rivers on the Loess Plateau, China. River Res. Appl. 35, 905–917. https://doi.org/10.1002/rra.3493</w:t>
      </w:r>
    </w:p>
    <w:p w14:paraId="35A9F09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537EADE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hen, Y.-J., Shen, Y., Fink, M., Kralisch, S., Chen, Y., Brenning, A., 2018. Trends and variability in streamflow and snowmelt runoff timing in the southern Tianshan Mountains. J. Hydrol. 557, 173–181. https://doi.org/10.1016/j.jhydrol.2017.12.035</w:t>
      </w:r>
    </w:p>
    <w:p w14:paraId="3DE1B4A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inclair, M., Iles, T.D., 1989. Population regulation and speciation in the oceans. ICES J. Mar. Sci. 45, 165–175. https://doi.org/10.1093/icesjms/45.2.165</w:t>
      </w:r>
    </w:p>
    <w:p w14:paraId="16DD618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kjæraasen, J.E., Meager, J.J., Karlsen, Ø., Hutchings, J.A., Fernö, A., 2011. Extreme spawning-site fidelity in Atlantic cod. ICES J. Mar. Sci. 68, 1472–1477. https://doi.org/10.1093/icesjms/fsr055</w:t>
      </w:r>
    </w:p>
    <w:p w14:paraId="45F394F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ommer, U., Adrian, R., De Senerpont Domis, L., Elser, J.J., Gaedke, U., Ibelings, B., Jeppesen, E., Lürling, M., Molinero, J.C., Mooij, W.M., 2012. Beyond the Plankton Ecology Group (PEG) model: mechanisms driving plankton succession. Annu. Rev. Ecol. Evol. Syst. 43, 429–448. https://doi.org/10.1146/annurev-ecolsys-110411-160251</w:t>
      </w:r>
    </w:p>
    <w:p w14:paraId="2CA5C90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tewart, T.R., Mäkinen, M., Goulon, C., Guillard, J., Marjomäki, T.J., Lasne, E., Karjalainen, J., Stockwell, J.D., 2021. Influence of warming temperatures on coregonine embryogenesis within and among species. Hydrobiologia In review. https://doi.org/10.1101/2021.02.13.431107</w:t>
      </w:r>
    </w:p>
    <w:p w14:paraId="6F1DE57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Stockwell, J.D., Ebener, M.P., Black, J.A., Gorman, O.T., Hrabik, T.R., Kinnunen, R.E., Mattes, </w:t>
      </w:r>
      <w:r w:rsidRPr="00AC3396">
        <w:rPr>
          <w:noProof/>
        </w:rPr>
        <w:lastRenderedPageBreak/>
        <w:t>W.P., Oyadomari, J.K., Schram, S.T., Schreiner, D.R., Seider, M.J., Sitar, S.P., Yule, D.L., 2009. A Synthesis of Cisco Recovery in Lake Superior: Implications for Native Fish Rehabilitation in the Laurentian Great Lakes. North Am. J. Fish. Manag. 29, 626–652. https://doi.org/10.1577/M08-002.1</w:t>
      </w:r>
    </w:p>
    <w:p w14:paraId="68F8CA7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2B7D098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Thorrold, S.R., Latkoczy, C., Swart, P.K., Jones, C.M., 2001. Natal homing in a marine fish metapopulation. Science 291, 297–299. https://doi.org/10.1126/science.291.5502.297</w:t>
      </w:r>
    </w:p>
    <w:p w14:paraId="76E3845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159DB7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Voeten, C.C., 2020. buildmer: Stepwise Elimination and Term Reordering for Mixed-Effects Regression.</w:t>
      </w:r>
    </w:p>
    <w:p w14:paraId="3F44816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alter, B., Cavalieri, D.J., Thornhill, K.L., Gasiewski, A.J., 2006. Aircraft measurements of heat fluxes over wind-driven coastal polynyas in the Bering Sea. IEEE Trans. Geosci. Remote Sens. 44, 3118–3134.</w:t>
      </w:r>
    </w:p>
    <w:p w14:paraId="42250FDB"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ang, J., Hu, H., Schwab, D., Leshkevich, G., Beletsky, D., Hawley, N., Clites, A., 2010. Development of the Great Lakes ice-circulation model (GLIM): application to Lake Erie in 2003–2004. J. Great Lakes Res. 36, 425–436. https://doi.org/10.1016/j.jglr.2010.04.002</w:t>
      </w:r>
    </w:p>
    <w:p w14:paraId="22DE0A52"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ielgolaski, F.E., Inouye, D.W., 2003. High latitude climates, in: D, S.M. (Ed.), Phenology: An Integrative Environmental Science. Springer, pp. 175–194. https://doi.org/10.1007/978-94-007-0632-3_12</w:t>
      </w:r>
    </w:p>
    <w:p w14:paraId="3B3EA36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inslow, L.A., Read, J.S., Hansen, G.J.A., Rose, K.C., Robertson, D.M., 2017. Seasonality of change: Summer warming rates do not fully represent effects of climate change on lake temperatures. Limnol. Oceanogr. 62, 2168–2178. https://doi.org/10.1002/lno.10557</w:t>
      </w:r>
    </w:p>
    <w:p w14:paraId="6D0EDE42"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Yang, B., Wells, M.G., Li, J., Young, J., 2020. Mixing, stratification, and plankton under lake‐ice during winter in a large lake: Implications for spring dissolved oxygen levels. Limnol. Oceanogr. 65, 2713–2729. https://doi.org/10.1002/lno.11543</w:t>
      </w:r>
    </w:p>
    <w:p w14:paraId="6E718D4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Zimmerman, M.S., Krueger, C.C., 2009. An Ecosystem Perspective on Re-establishing Native </w:t>
      </w:r>
      <w:r w:rsidRPr="00AC3396">
        <w:rPr>
          <w:noProof/>
        </w:rPr>
        <w:lastRenderedPageBreak/>
        <w:t>Deepwater Fishes in the Laurentian Great Lakes. North Am. J. Fish. Manag. 29, 1352–1371. https://doi.org/10.1577/M08-194.1</w:t>
      </w:r>
    </w:p>
    <w:p w14:paraId="1CE5FB4B" w14:textId="1544B315" w:rsidR="00E37915" w:rsidRPr="00C0478F" w:rsidRDefault="00AC3396" w:rsidP="001C6958">
      <w:pPr>
        <w:widowControl w:val="0"/>
        <w:autoSpaceDE w:val="0"/>
        <w:autoSpaceDN w:val="0"/>
        <w:adjustRightInd w:val="0"/>
        <w:spacing w:line="360" w:lineRule="auto"/>
        <w:rPr>
          <w:b/>
        </w:rPr>
      </w:pPr>
      <w:r>
        <w:fldChar w:fldCharType="end"/>
      </w:r>
      <w:r w:rsidR="00050162" w:rsidRPr="00C0478F">
        <w:br w:type="page"/>
      </w:r>
    </w:p>
    <w:p w14:paraId="3DE630A8" w14:textId="77777777" w:rsidR="00E37915" w:rsidRPr="00C0478F" w:rsidRDefault="00050162">
      <w:pPr>
        <w:pStyle w:val="Heading1"/>
        <w:spacing w:before="0" w:after="0" w:line="360" w:lineRule="auto"/>
        <w:rPr>
          <w:sz w:val="24"/>
          <w:szCs w:val="24"/>
        </w:rPr>
      </w:pPr>
      <w:bookmarkStart w:id="22" w:name="_heading=h.hvm533v0sg1s" w:colFirst="0" w:colLast="0"/>
      <w:bookmarkEnd w:id="22"/>
      <w:r w:rsidRPr="00C0478F">
        <w:rPr>
          <w:sz w:val="24"/>
          <w:szCs w:val="24"/>
        </w:rPr>
        <w:lastRenderedPageBreak/>
        <w:t>Tables:</w:t>
      </w:r>
    </w:p>
    <w:p w14:paraId="42E570A7" w14:textId="77777777" w:rsidR="00E37915" w:rsidRPr="00C0478F" w:rsidRDefault="00E37915">
      <w:pPr>
        <w:spacing w:line="360" w:lineRule="auto"/>
        <w:rPr>
          <w:b/>
        </w:rPr>
      </w:pPr>
    </w:p>
    <w:p w14:paraId="771F856A" w14:textId="77777777"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xml:space="preserve">) for three ice coverage classes </w:t>
      </w:r>
      <w:r w:rsidR="00A61D9B">
        <w:t xml:space="preserve">measured </w:t>
      </w:r>
      <w:r w:rsidRPr="00C0478F">
        <w:t>from Lake Superior and corresponding laboratory experimental light conditions</w:t>
      </w:r>
      <w:r w:rsidR="00A61D9B">
        <w:t xml:space="preserve"> used for both Lake Superior and Lake Ontario</w:t>
      </w:r>
      <w:r w:rsidRPr="00C0478F">
        <w:t>.</w:t>
      </w:r>
    </w:p>
    <w:p w14:paraId="0F4E300B" w14:textId="77777777" w:rsidR="00E37915" w:rsidRPr="00C0478F" w:rsidRDefault="00E37915">
      <w:pPr>
        <w:spacing w:line="360" w:lineRule="auto"/>
      </w:pPr>
    </w:p>
    <w:tbl>
      <w:tblPr>
        <w:tblStyle w:val="a6"/>
        <w:tblW w:w="83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4"/>
        <w:gridCol w:w="2016"/>
        <w:gridCol w:w="2016"/>
        <w:gridCol w:w="2016"/>
      </w:tblGrid>
      <w:tr w:rsidR="00E37915" w:rsidRPr="00C0478F" w14:paraId="1D0DE801" w14:textId="77777777" w:rsidTr="00A61D9B">
        <w:trPr>
          <w:trHeight w:val="360"/>
          <w:jc w:val="center"/>
        </w:trPr>
        <w:tc>
          <w:tcPr>
            <w:tcW w:w="2304" w:type="dxa"/>
            <w:tcBorders>
              <w:top w:val="single" w:sz="12" w:space="0" w:color="auto"/>
              <w:left w:val="nil"/>
              <w:bottom w:val="nil"/>
              <w:right w:val="nil"/>
            </w:tcBorders>
            <w:tcMar>
              <w:top w:w="0" w:type="dxa"/>
              <w:left w:w="108" w:type="dxa"/>
              <w:bottom w:w="0" w:type="dxa"/>
              <w:right w:w="108" w:type="dxa"/>
            </w:tcMar>
            <w:vAlign w:val="center"/>
          </w:tcPr>
          <w:p w14:paraId="4595C547" w14:textId="77777777" w:rsidR="00E37915" w:rsidRPr="00C0478F" w:rsidRDefault="00E37915">
            <w:pPr>
              <w:rPr>
                <w:sz w:val="24"/>
                <w:szCs w:val="24"/>
              </w:rPr>
            </w:pPr>
          </w:p>
        </w:tc>
        <w:tc>
          <w:tcPr>
            <w:tcW w:w="6048" w:type="dxa"/>
            <w:gridSpan w:val="3"/>
            <w:tcBorders>
              <w:top w:val="single" w:sz="12" w:space="0" w:color="auto"/>
              <w:left w:val="nil"/>
              <w:bottom w:val="single" w:sz="4" w:space="0" w:color="000000"/>
              <w:right w:val="nil"/>
            </w:tcBorders>
            <w:tcMar>
              <w:top w:w="0" w:type="dxa"/>
              <w:left w:w="108" w:type="dxa"/>
              <w:bottom w:w="0" w:type="dxa"/>
              <w:right w:w="108" w:type="dxa"/>
            </w:tcMar>
            <w:vAlign w:val="center"/>
          </w:tcPr>
          <w:p w14:paraId="1DBDFFE0" w14:textId="77777777" w:rsidR="00E37915" w:rsidRPr="00C0478F" w:rsidRDefault="00050162">
            <w:pPr>
              <w:jc w:val="center"/>
              <w:rPr>
                <w:sz w:val="24"/>
                <w:szCs w:val="24"/>
              </w:rPr>
            </w:pPr>
            <w:r w:rsidRPr="00C0478F">
              <w:rPr>
                <w:sz w:val="24"/>
                <w:szCs w:val="24"/>
              </w:rPr>
              <w:t>Ice Coverage (Light Treatment)</w:t>
            </w:r>
          </w:p>
        </w:tc>
      </w:tr>
      <w:tr w:rsidR="00E37915" w:rsidRPr="00C0478F" w14:paraId="7A7837A2" w14:textId="77777777" w:rsidTr="00A61D9B">
        <w:trPr>
          <w:trHeight w:val="360"/>
          <w:jc w:val="center"/>
        </w:trPr>
        <w:tc>
          <w:tcPr>
            <w:tcW w:w="2304" w:type="dxa"/>
            <w:tcBorders>
              <w:top w:val="nil"/>
              <w:left w:val="nil"/>
              <w:bottom w:val="single" w:sz="4" w:space="0" w:color="000000"/>
              <w:right w:val="nil"/>
            </w:tcBorders>
            <w:tcMar>
              <w:top w:w="0" w:type="dxa"/>
              <w:left w:w="108" w:type="dxa"/>
              <w:bottom w:w="0" w:type="dxa"/>
              <w:right w:w="108" w:type="dxa"/>
            </w:tcMar>
            <w:vAlign w:val="center"/>
          </w:tcPr>
          <w:p w14:paraId="398A279C"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41E5CD3"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1BDBB344"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5678FC69" w14:textId="77777777" w:rsidR="00E37915" w:rsidRPr="00C0478F" w:rsidRDefault="00050162">
            <w:pPr>
              <w:jc w:val="center"/>
              <w:rPr>
                <w:sz w:val="24"/>
                <w:szCs w:val="24"/>
              </w:rPr>
            </w:pPr>
            <w:r w:rsidRPr="00C0478F">
              <w:rPr>
                <w:sz w:val="24"/>
                <w:szCs w:val="24"/>
              </w:rPr>
              <w:t>&lt; 10% (High)</w:t>
            </w:r>
          </w:p>
        </w:tc>
      </w:tr>
      <w:tr w:rsidR="00E37915" w:rsidRPr="00C0478F" w14:paraId="39D79D3A" w14:textId="77777777" w:rsidTr="00A61D9B">
        <w:trPr>
          <w:trHeight w:val="360"/>
          <w:jc w:val="center"/>
        </w:trPr>
        <w:tc>
          <w:tcPr>
            <w:tcW w:w="2304" w:type="dxa"/>
            <w:tcBorders>
              <w:top w:val="single" w:sz="4" w:space="0" w:color="000000"/>
              <w:left w:val="nil"/>
              <w:bottom w:val="nil"/>
              <w:right w:val="nil"/>
            </w:tcBorders>
            <w:tcMar>
              <w:top w:w="0" w:type="dxa"/>
              <w:left w:w="108" w:type="dxa"/>
              <w:bottom w:w="0" w:type="dxa"/>
              <w:right w:w="108" w:type="dxa"/>
            </w:tcMar>
            <w:vAlign w:val="center"/>
          </w:tcPr>
          <w:p w14:paraId="70FB4CD7" w14:textId="77777777" w:rsidR="00E37915" w:rsidRPr="00C0478F" w:rsidRDefault="0051643F">
            <w:pPr>
              <w:rPr>
                <w:sz w:val="24"/>
                <w:szCs w:val="24"/>
              </w:rPr>
            </w:pPr>
            <w:r>
              <w:rPr>
                <w:sz w:val="24"/>
                <w:szCs w:val="24"/>
              </w:rPr>
              <w:t>Field (</w:t>
            </w:r>
            <w:r w:rsidR="00050162" w:rsidRPr="00C0478F">
              <w:rPr>
                <w:sz w:val="24"/>
                <w:szCs w:val="24"/>
              </w:rPr>
              <w:t>Lake Superior</w:t>
            </w:r>
            <w:r>
              <w:rPr>
                <w:sz w:val="24"/>
                <w:szCs w:val="24"/>
              </w:rPr>
              <w:t>)</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73BFD235"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20F03012"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3970DCE9" w14:textId="77777777" w:rsidR="00E37915" w:rsidRPr="00C0478F" w:rsidRDefault="00050162">
            <w:pPr>
              <w:jc w:val="center"/>
              <w:rPr>
                <w:sz w:val="24"/>
                <w:szCs w:val="24"/>
              </w:rPr>
            </w:pPr>
            <w:r w:rsidRPr="00C0478F">
              <w:rPr>
                <w:sz w:val="24"/>
                <w:szCs w:val="24"/>
              </w:rPr>
              <w:t>5.5 ± 5.9</w:t>
            </w:r>
          </w:p>
        </w:tc>
      </w:tr>
      <w:tr w:rsidR="00E37915" w:rsidRPr="00C0478F" w14:paraId="11443D00" w14:textId="77777777" w:rsidTr="00A61D9B">
        <w:trPr>
          <w:trHeight w:val="360"/>
          <w:jc w:val="center"/>
        </w:trPr>
        <w:tc>
          <w:tcPr>
            <w:tcW w:w="2304" w:type="dxa"/>
            <w:tcBorders>
              <w:top w:val="nil"/>
              <w:left w:val="nil"/>
              <w:bottom w:val="single" w:sz="12" w:space="0" w:color="auto"/>
              <w:right w:val="nil"/>
            </w:tcBorders>
            <w:tcMar>
              <w:top w:w="0" w:type="dxa"/>
              <w:left w:w="108" w:type="dxa"/>
              <w:bottom w:w="0" w:type="dxa"/>
              <w:right w:w="108" w:type="dxa"/>
            </w:tcMar>
            <w:vAlign w:val="center"/>
          </w:tcPr>
          <w:p w14:paraId="1FB797F5" w14:textId="77777777" w:rsidR="00E37915" w:rsidRPr="00C0478F" w:rsidRDefault="00050162">
            <w:pPr>
              <w:rPr>
                <w:sz w:val="24"/>
                <w:szCs w:val="24"/>
              </w:rPr>
            </w:pPr>
            <w:r w:rsidRPr="00C0478F">
              <w:rPr>
                <w:sz w:val="24"/>
                <w:szCs w:val="24"/>
              </w:rPr>
              <w:t>Laboratory</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14D5C55"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FDC09E9"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7751219" w14:textId="77777777" w:rsidR="00E37915" w:rsidRPr="00C0478F" w:rsidRDefault="00050162">
            <w:pPr>
              <w:jc w:val="center"/>
              <w:rPr>
                <w:sz w:val="24"/>
                <w:szCs w:val="24"/>
              </w:rPr>
            </w:pPr>
            <w:r w:rsidRPr="00C0478F">
              <w:rPr>
                <w:sz w:val="24"/>
                <w:szCs w:val="24"/>
              </w:rPr>
              <w:t>6.2 ± 1.0</w:t>
            </w:r>
          </w:p>
        </w:tc>
      </w:tr>
    </w:tbl>
    <w:p w14:paraId="01E4DC68" w14:textId="77777777" w:rsidR="00E37915" w:rsidRPr="00C0478F" w:rsidRDefault="00050162">
      <w:pPr>
        <w:spacing w:line="360" w:lineRule="auto"/>
      </w:pPr>
      <w:r w:rsidRPr="00C0478F">
        <w:br w:type="page"/>
      </w:r>
    </w:p>
    <w:p w14:paraId="43E8261F"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3C0B50C6"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7B1C6379" w14:textId="77777777" w:rsidTr="008E64E5">
        <w:trPr>
          <w:trHeight w:val="360"/>
          <w:jc w:val="center"/>
        </w:trPr>
        <w:tc>
          <w:tcPr>
            <w:tcW w:w="1296" w:type="dxa"/>
            <w:tcBorders>
              <w:top w:val="single" w:sz="12" w:space="0" w:color="auto"/>
              <w:left w:val="nil"/>
              <w:bottom w:val="nil"/>
              <w:right w:val="nil"/>
            </w:tcBorders>
            <w:tcMar>
              <w:top w:w="0" w:type="dxa"/>
              <w:left w:w="0" w:type="dxa"/>
              <w:bottom w:w="0" w:type="dxa"/>
              <w:right w:w="0" w:type="dxa"/>
            </w:tcMar>
            <w:vAlign w:val="center"/>
          </w:tcPr>
          <w:p w14:paraId="1926A0C9" w14:textId="77777777" w:rsidR="00E37915" w:rsidRPr="00C0478F" w:rsidRDefault="00E37915">
            <w:pPr>
              <w:rPr>
                <w:sz w:val="24"/>
                <w:szCs w:val="24"/>
              </w:rPr>
            </w:pPr>
          </w:p>
        </w:tc>
        <w:tc>
          <w:tcPr>
            <w:tcW w:w="3888" w:type="dxa"/>
            <w:gridSpan w:val="3"/>
            <w:tcBorders>
              <w:top w:val="single" w:sz="12" w:space="0" w:color="auto"/>
              <w:left w:val="nil"/>
              <w:bottom w:val="single" w:sz="4" w:space="0" w:color="000000"/>
              <w:right w:val="nil"/>
            </w:tcBorders>
            <w:tcMar>
              <w:top w:w="0" w:type="dxa"/>
              <w:left w:w="0" w:type="dxa"/>
              <w:bottom w:w="0" w:type="dxa"/>
              <w:right w:w="0" w:type="dxa"/>
            </w:tcMar>
            <w:vAlign w:val="center"/>
          </w:tcPr>
          <w:p w14:paraId="79F30539"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5F1EDD77"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B211E42"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109282DA"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5FB2938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60D17914" w14:textId="77777777" w:rsidR="00E37915" w:rsidRPr="00C0478F" w:rsidRDefault="00050162" w:rsidP="0011296A">
            <w:pPr>
              <w:jc w:val="center"/>
              <w:rPr>
                <w:sz w:val="24"/>
                <w:szCs w:val="24"/>
              </w:rPr>
            </w:pPr>
            <w:r w:rsidRPr="00C0478F">
              <w:rPr>
                <w:sz w:val="24"/>
                <w:szCs w:val="24"/>
              </w:rPr>
              <w:t>Low</w:t>
            </w:r>
          </w:p>
        </w:tc>
      </w:tr>
      <w:tr w:rsidR="00E37915" w:rsidRPr="00C0478F" w14:paraId="777A2BD1" w14:textId="77777777" w:rsidTr="008E64E5">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3E22F8F8"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5EB61AA8"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B2993B3"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5513E662" w14:textId="77777777" w:rsidR="00E37915" w:rsidRPr="00C0478F" w:rsidRDefault="00050162" w:rsidP="0011296A">
            <w:pPr>
              <w:jc w:val="center"/>
              <w:rPr>
                <w:sz w:val="24"/>
                <w:szCs w:val="24"/>
              </w:rPr>
            </w:pPr>
            <w:r w:rsidRPr="00C0478F">
              <w:rPr>
                <w:sz w:val="24"/>
                <w:szCs w:val="24"/>
              </w:rPr>
              <w:t>4.3 ± 0.3</w:t>
            </w:r>
          </w:p>
        </w:tc>
      </w:tr>
      <w:tr w:rsidR="00E37915" w:rsidRPr="00C0478F" w14:paraId="35A85B94" w14:textId="77777777" w:rsidTr="008E64E5">
        <w:trPr>
          <w:trHeight w:val="360"/>
          <w:jc w:val="center"/>
        </w:trPr>
        <w:tc>
          <w:tcPr>
            <w:tcW w:w="1296" w:type="dxa"/>
            <w:tcBorders>
              <w:top w:val="nil"/>
              <w:left w:val="nil"/>
              <w:bottom w:val="single" w:sz="12" w:space="0" w:color="auto"/>
              <w:right w:val="nil"/>
            </w:tcBorders>
            <w:tcMar>
              <w:top w:w="0" w:type="dxa"/>
              <w:left w:w="0" w:type="dxa"/>
              <w:bottom w:w="0" w:type="dxa"/>
              <w:right w:w="0" w:type="dxa"/>
            </w:tcMar>
            <w:vAlign w:val="center"/>
          </w:tcPr>
          <w:p w14:paraId="24EFF88C" w14:textId="77777777" w:rsidR="00E37915" w:rsidRPr="00C0478F" w:rsidRDefault="00050162">
            <w:pPr>
              <w:rPr>
                <w:sz w:val="24"/>
                <w:szCs w:val="24"/>
              </w:rPr>
            </w:pPr>
            <w:r w:rsidRPr="00C0478F">
              <w:rPr>
                <w:sz w:val="24"/>
                <w:szCs w:val="24"/>
              </w:rPr>
              <w:t>Ontario</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251EE402"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2D1DEFB4"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70819119" w14:textId="77777777" w:rsidR="00E37915" w:rsidRPr="00C0478F" w:rsidRDefault="00050162" w:rsidP="0011296A">
            <w:pPr>
              <w:jc w:val="center"/>
              <w:rPr>
                <w:sz w:val="24"/>
                <w:szCs w:val="24"/>
              </w:rPr>
            </w:pPr>
            <w:r w:rsidRPr="00C0478F">
              <w:rPr>
                <w:sz w:val="24"/>
                <w:szCs w:val="24"/>
              </w:rPr>
              <w:t>4.4 ± 0.4</w:t>
            </w:r>
          </w:p>
        </w:tc>
      </w:tr>
    </w:tbl>
    <w:p w14:paraId="16CDFB09" w14:textId="77777777" w:rsidR="00E37915" w:rsidRPr="00C0478F" w:rsidRDefault="00050162">
      <w:pPr>
        <w:spacing w:line="360" w:lineRule="auto"/>
      </w:pPr>
      <w:r w:rsidRPr="00C0478F">
        <w:br w:type="page"/>
      </w:r>
    </w:p>
    <w:p w14:paraId="77243992"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43C183CF"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0D333791"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71EA7A15"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4B5A6852"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6660F2D2"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305044BF"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126A20CA"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C78B137" w14:textId="77777777" w:rsidR="00E37915" w:rsidRPr="00C0478F" w:rsidRDefault="00050162" w:rsidP="0011296A">
            <w:pPr>
              <w:jc w:val="center"/>
              <w:rPr>
                <w:sz w:val="24"/>
                <w:szCs w:val="24"/>
              </w:rPr>
            </w:pPr>
            <w:r w:rsidRPr="00C0478F">
              <w:rPr>
                <w:sz w:val="24"/>
                <w:szCs w:val="24"/>
              </w:rPr>
              <w:t>p-value</w:t>
            </w:r>
          </w:p>
        </w:tc>
      </w:tr>
      <w:tr w:rsidR="00E37915" w:rsidRPr="00C0478F" w14:paraId="35E4321A"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E76C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4929E9CC"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67FB093B"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249E04BC"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D28742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73FC6CBB" w14:textId="77777777" w:rsidR="00E37915" w:rsidRPr="00C0478F" w:rsidRDefault="00E37915" w:rsidP="0011296A">
            <w:pPr>
              <w:jc w:val="center"/>
              <w:rPr>
                <w:sz w:val="24"/>
                <w:szCs w:val="24"/>
              </w:rPr>
            </w:pPr>
          </w:p>
        </w:tc>
      </w:tr>
      <w:tr w:rsidR="00E37915" w:rsidRPr="00C0478F" w14:paraId="4F34C918"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E62E62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323ACA1"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AA23CC9"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D02A984"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3A2DE3CB"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D88ABD5" w14:textId="77777777" w:rsidR="00E37915" w:rsidRPr="00C0478F" w:rsidRDefault="00050162" w:rsidP="0011296A">
            <w:pPr>
              <w:jc w:val="center"/>
              <w:rPr>
                <w:sz w:val="24"/>
                <w:szCs w:val="24"/>
              </w:rPr>
            </w:pPr>
            <w:r w:rsidRPr="00C0478F">
              <w:rPr>
                <w:sz w:val="24"/>
                <w:szCs w:val="24"/>
              </w:rPr>
              <w:t>&lt; 0.001</w:t>
            </w:r>
          </w:p>
        </w:tc>
      </w:tr>
      <w:tr w:rsidR="00E37915" w:rsidRPr="00C0478F" w14:paraId="039EF11D"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371378D5"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10F586D"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44C0074B"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15E49CD8"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7E61CC2D"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8E2E605" w14:textId="77777777" w:rsidR="00E37915" w:rsidRPr="00C0478F" w:rsidRDefault="00050162" w:rsidP="0011296A">
            <w:pPr>
              <w:jc w:val="center"/>
              <w:rPr>
                <w:sz w:val="24"/>
                <w:szCs w:val="24"/>
              </w:rPr>
            </w:pPr>
            <w:r w:rsidRPr="00C0478F">
              <w:rPr>
                <w:sz w:val="24"/>
                <w:szCs w:val="24"/>
              </w:rPr>
              <w:t>&lt; 0.001</w:t>
            </w:r>
          </w:p>
        </w:tc>
      </w:tr>
      <w:tr w:rsidR="00E37915" w:rsidRPr="00C0478F" w14:paraId="78EDF00E"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39487DB"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742C9760"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6DB82E4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4DD3D23A"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234C7B9"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4DDED714" w14:textId="77777777" w:rsidR="00E37915" w:rsidRPr="00C0478F" w:rsidRDefault="00E37915" w:rsidP="0011296A">
            <w:pPr>
              <w:jc w:val="center"/>
              <w:rPr>
                <w:sz w:val="24"/>
                <w:szCs w:val="24"/>
              </w:rPr>
            </w:pPr>
          </w:p>
        </w:tc>
      </w:tr>
      <w:tr w:rsidR="00E37915" w:rsidRPr="00C0478F" w14:paraId="3EFB0EC6"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5B1F487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A2BCEFA"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5DB02D2D"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4AC207D1"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10B2A90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310C468B" w14:textId="77777777" w:rsidR="00E37915" w:rsidRPr="00C0478F" w:rsidRDefault="00050162" w:rsidP="0011296A">
            <w:pPr>
              <w:jc w:val="center"/>
              <w:rPr>
                <w:sz w:val="24"/>
                <w:szCs w:val="24"/>
              </w:rPr>
            </w:pPr>
            <w:r w:rsidRPr="00C0478F">
              <w:rPr>
                <w:sz w:val="24"/>
                <w:szCs w:val="24"/>
              </w:rPr>
              <w:t>0.005</w:t>
            </w:r>
          </w:p>
        </w:tc>
      </w:tr>
      <w:tr w:rsidR="00E37915" w:rsidRPr="00C0478F" w14:paraId="6132C761"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40729853"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74A6C31"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4D25449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29C4C51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7CCB0A8D"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1460D0B1" w14:textId="77777777" w:rsidR="00E37915" w:rsidRPr="00C0478F" w:rsidRDefault="00050162" w:rsidP="0011296A">
            <w:pPr>
              <w:jc w:val="center"/>
              <w:rPr>
                <w:sz w:val="24"/>
                <w:szCs w:val="24"/>
              </w:rPr>
            </w:pPr>
            <w:r w:rsidRPr="00C0478F">
              <w:rPr>
                <w:sz w:val="24"/>
                <w:szCs w:val="24"/>
              </w:rPr>
              <w:t>&lt; 0.001</w:t>
            </w:r>
          </w:p>
        </w:tc>
      </w:tr>
      <w:tr w:rsidR="00E37915" w:rsidRPr="00C0478F" w14:paraId="668A5D8F"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417AD1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4B58A89E"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23499E13"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5A420F3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334EF31F"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76D1B7F0" w14:textId="77777777" w:rsidR="00E37915" w:rsidRPr="00C0478F" w:rsidRDefault="00050162" w:rsidP="0011296A">
            <w:pPr>
              <w:jc w:val="center"/>
              <w:rPr>
                <w:sz w:val="24"/>
                <w:szCs w:val="24"/>
              </w:rPr>
            </w:pPr>
            <w:r w:rsidRPr="00C0478F">
              <w:rPr>
                <w:sz w:val="24"/>
                <w:szCs w:val="24"/>
              </w:rPr>
              <w:t>0.008</w:t>
            </w:r>
          </w:p>
        </w:tc>
      </w:tr>
      <w:tr w:rsidR="00E37915" w:rsidRPr="00C0478F" w14:paraId="2AA7632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5341C07"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1B2413A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5212E913"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3A845DF6"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3157AF7"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6A1B0BFA" w14:textId="77777777" w:rsidR="00E37915" w:rsidRPr="00C0478F" w:rsidRDefault="00050162" w:rsidP="0011296A">
            <w:pPr>
              <w:jc w:val="center"/>
              <w:rPr>
                <w:sz w:val="24"/>
                <w:szCs w:val="24"/>
              </w:rPr>
            </w:pPr>
            <w:r w:rsidRPr="00C0478F">
              <w:rPr>
                <w:sz w:val="24"/>
                <w:szCs w:val="24"/>
              </w:rPr>
              <w:t>&lt; 0.001</w:t>
            </w:r>
          </w:p>
        </w:tc>
      </w:tr>
      <w:tr w:rsidR="00E37915" w:rsidRPr="00C0478F" w14:paraId="368CECB2"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2934D71"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180EE170"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DEB430F"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157840D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415D0A6B"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29658430" w14:textId="77777777" w:rsidR="00E37915" w:rsidRPr="00C0478F" w:rsidRDefault="00050162" w:rsidP="0011296A">
            <w:pPr>
              <w:jc w:val="center"/>
              <w:rPr>
                <w:sz w:val="24"/>
                <w:szCs w:val="24"/>
              </w:rPr>
            </w:pPr>
            <w:r w:rsidRPr="00C0478F">
              <w:rPr>
                <w:sz w:val="24"/>
                <w:szCs w:val="24"/>
              </w:rPr>
              <w:t>&lt; 0.001</w:t>
            </w:r>
          </w:p>
        </w:tc>
      </w:tr>
      <w:tr w:rsidR="00E37915" w:rsidRPr="00C0478F" w14:paraId="2198824D"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57613889"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47C2D1BC"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17F4FDB4"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CB5A52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F8D9CF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6CA7FE1" w14:textId="77777777" w:rsidR="00E37915" w:rsidRPr="00C0478F" w:rsidRDefault="00050162" w:rsidP="0011296A">
            <w:pPr>
              <w:jc w:val="center"/>
              <w:rPr>
                <w:sz w:val="24"/>
                <w:szCs w:val="24"/>
              </w:rPr>
            </w:pPr>
            <w:r w:rsidRPr="00C0478F">
              <w:rPr>
                <w:sz w:val="24"/>
                <w:szCs w:val="24"/>
              </w:rPr>
              <w:t>0.001</w:t>
            </w:r>
          </w:p>
        </w:tc>
      </w:tr>
      <w:tr w:rsidR="00E37915" w:rsidRPr="00C0478F" w14:paraId="64E8ECA9"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72CB9A36"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7E80C72"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6C322A95"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9886AB"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57347BC"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93A335" w14:textId="77777777" w:rsidR="00E37915" w:rsidRPr="00C0478F" w:rsidRDefault="00E37915" w:rsidP="0011296A">
            <w:pPr>
              <w:jc w:val="center"/>
              <w:rPr>
                <w:sz w:val="24"/>
                <w:szCs w:val="24"/>
              </w:rPr>
            </w:pPr>
          </w:p>
        </w:tc>
      </w:tr>
      <w:tr w:rsidR="00E37915" w:rsidRPr="00C0478F" w14:paraId="1B3AAA12"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6CC096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C909CFC"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2E36C15"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69B610E8"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8B385BB"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6A1DFB32" w14:textId="77777777" w:rsidR="00E37915" w:rsidRPr="00C0478F" w:rsidRDefault="00050162" w:rsidP="0011296A">
            <w:pPr>
              <w:jc w:val="center"/>
              <w:rPr>
                <w:sz w:val="24"/>
                <w:szCs w:val="24"/>
              </w:rPr>
            </w:pPr>
            <w:r w:rsidRPr="00C0478F">
              <w:rPr>
                <w:sz w:val="24"/>
                <w:szCs w:val="24"/>
              </w:rPr>
              <w:t>&lt; 0.001</w:t>
            </w:r>
          </w:p>
        </w:tc>
      </w:tr>
      <w:tr w:rsidR="00E37915" w:rsidRPr="00C0478F" w14:paraId="75D7F955"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349B4683"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3ECDE7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71204583"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7E17A63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6C4FFD38"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53B22F93" w14:textId="77777777" w:rsidR="00E37915" w:rsidRPr="00C0478F" w:rsidRDefault="00050162" w:rsidP="0011296A">
            <w:pPr>
              <w:jc w:val="center"/>
              <w:rPr>
                <w:sz w:val="24"/>
                <w:szCs w:val="24"/>
              </w:rPr>
            </w:pPr>
            <w:r w:rsidRPr="00C0478F">
              <w:rPr>
                <w:sz w:val="24"/>
                <w:szCs w:val="24"/>
              </w:rPr>
              <w:t>&lt; 0.001</w:t>
            </w:r>
          </w:p>
        </w:tc>
      </w:tr>
      <w:tr w:rsidR="00E37915" w:rsidRPr="00C0478F" w14:paraId="1A2A7861"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9853766"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6AB3846"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719A7E6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4EF0900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7DD36A7C"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32A90B7D" w14:textId="77777777" w:rsidR="00E37915" w:rsidRPr="00C0478F" w:rsidRDefault="00050162" w:rsidP="0011296A">
            <w:pPr>
              <w:jc w:val="center"/>
              <w:rPr>
                <w:sz w:val="24"/>
                <w:szCs w:val="24"/>
              </w:rPr>
            </w:pPr>
            <w:r w:rsidRPr="00C0478F">
              <w:rPr>
                <w:sz w:val="24"/>
                <w:szCs w:val="24"/>
              </w:rPr>
              <w:t>0.001</w:t>
            </w:r>
          </w:p>
        </w:tc>
      </w:tr>
      <w:tr w:rsidR="00E37915" w:rsidRPr="00C0478F" w14:paraId="73D9478E"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A58DD07"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6E2453CB"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2AF956D"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250421A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2A8CFB10"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7D886009" w14:textId="77777777" w:rsidR="00E37915" w:rsidRPr="00C0478F" w:rsidRDefault="00050162" w:rsidP="0011296A">
            <w:pPr>
              <w:jc w:val="center"/>
              <w:rPr>
                <w:sz w:val="24"/>
                <w:szCs w:val="24"/>
              </w:rPr>
            </w:pPr>
            <w:r w:rsidRPr="00C0478F">
              <w:rPr>
                <w:sz w:val="24"/>
                <w:szCs w:val="24"/>
              </w:rPr>
              <w:t>&lt; 0.001</w:t>
            </w:r>
          </w:p>
        </w:tc>
      </w:tr>
      <w:tr w:rsidR="00E37915" w:rsidRPr="00C0478F" w14:paraId="6A9D134D"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19B1063"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64D0A544"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336112EC"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2E1FACD2"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1035B9E7"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78297C93" w14:textId="77777777" w:rsidR="00E37915" w:rsidRPr="00C0478F" w:rsidRDefault="00050162" w:rsidP="0011296A">
            <w:pPr>
              <w:jc w:val="center"/>
              <w:rPr>
                <w:sz w:val="24"/>
                <w:szCs w:val="24"/>
              </w:rPr>
            </w:pPr>
            <w:r w:rsidRPr="00C0478F">
              <w:rPr>
                <w:sz w:val="24"/>
                <w:szCs w:val="24"/>
              </w:rPr>
              <w:t>&lt; 0.001</w:t>
            </w:r>
          </w:p>
        </w:tc>
      </w:tr>
      <w:tr w:rsidR="00E37915" w:rsidRPr="00C0478F" w14:paraId="72C864AC"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26FA7393"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713098E1"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7065DEB4"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F1DA00C"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7E919B30"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32FB6E6F" w14:textId="77777777" w:rsidR="00E37915" w:rsidRPr="00C0478F" w:rsidRDefault="00050162" w:rsidP="0011296A">
            <w:pPr>
              <w:jc w:val="center"/>
              <w:rPr>
                <w:sz w:val="24"/>
                <w:szCs w:val="24"/>
              </w:rPr>
            </w:pPr>
            <w:r w:rsidRPr="00C0478F">
              <w:rPr>
                <w:sz w:val="24"/>
                <w:szCs w:val="24"/>
              </w:rPr>
              <w:t>&lt; 0.001</w:t>
            </w:r>
          </w:p>
        </w:tc>
      </w:tr>
      <w:tr w:rsidR="00E37915" w:rsidRPr="00C0478F" w14:paraId="26ACBA45"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CCB1E36"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6752BDAE"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6C43A1A9"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99DCE5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602133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8A7C13B" w14:textId="77777777" w:rsidR="00E37915" w:rsidRPr="00C0478F" w:rsidRDefault="00E37915" w:rsidP="0011296A">
            <w:pPr>
              <w:jc w:val="center"/>
              <w:rPr>
                <w:sz w:val="24"/>
                <w:szCs w:val="24"/>
              </w:rPr>
            </w:pPr>
          </w:p>
        </w:tc>
      </w:tr>
      <w:tr w:rsidR="00E37915" w:rsidRPr="00C0478F" w14:paraId="696B58AD"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4B72A7A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895BF08"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73CE4CD3"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4C66405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9BE8BCB"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6E05A3D7" w14:textId="77777777" w:rsidR="00E37915" w:rsidRPr="00C0478F" w:rsidRDefault="00050162" w:rsidP="0011296A">
            <w:pPr>
              <w:jc w:val="center"/>
              <w:rPr>
                <w:sz w:val="24"/>
                <w:szCs w:val="24"/>
              </w:rPr>
            </w:pPr>
            <w:r w:rsidRPr="00C0478F">
              <w:rPr>
                <w:sz w:val="24"/>
                <w:szCs w:val="24"/>
              </w:rPr>
              <w:t>&lt; 0.001</w:t>
            </w:r>
          </w:p>
        </w:tc>
      </w:tr>
      <w:tr w:rsidR="00E37915" w:rsidRPr="00C0478F" w14:paraId="677CC177"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635E2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C3F39CA"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5098ECCC"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15C1360A"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3042CEA3"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DFE151D" w14:textId="77777777" w:rsidR="00E37915" w:rsidRPr="00C0478F" w:rsidRDefault="00050162" w:rsidP="0011296A">
            <w:pPr>
              <w:jc w:val="center"/>
              <w:rPr>
                <w:sz w:val="24"/>
                <w:szCs w:val="24"/>
              </w:rPr>
            </w:pPr>
            <w:r w:rsidRPr="00C0478F">
              <w:rPr>
                <w:sz w:val="24"/>
                <w:szCs w:val="24"/>
              </w:rPr>
              <w:t>&lt; 0.001</w:t>
            </w:r>
          </w:p>
        </w:tc>
      </w:tr>
      <w:tr w:rsidR="00E37915" w:rsidRPr="00C0478F" w14:paraId="58C5B3A8"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3816DA75"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FC78761"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4A17C05"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421F6EE2"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AEDAE3D"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1B4247B5" w14:textId="77777777" w:rsidR="00E37915" w:rsidRPr="00C0478F" w:rsidRDefault="00050162" w:rsidP="0011296A">
            <w:pPr>
              <w:jc w:val="center"/>
              <w:rPr>
                <w:sz w:val="24"/>
                <w:szCs w:val="24"/>
              </w:rPr>
            </w:pPr>
            <w:r w:rsidRPr="00C0478F">
              <w:rPr>
                <w:sz w:val="24"/>
                <w:szCs w:val="24"/>
              </w:rPr>
              <w:t>&lt; 0.001</w:t>
            </w:r>
          </w:p>
        </w:tc>
      </w:tr>
      <w:tr w:rsidR="00E37915" w:rsidRPr="00C0478F" w14:paraId="09FD8D42"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338A2A1F"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567EA4ED"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538A04BE"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0E4D56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15DB84DF"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2185182F" w14:textId="77777777" w:rsidR="00E37915" w:rsidRPr="00C0478F" w:rsidRDefault="00E37915" w:rsidP="0011296A">
            <w:pPr>
              <w:jc w:val="center"/>
              <w:rPr>
                <w:sz w:val="24"/>
                <w:szCs w:val="24"/>
              </w:rPr>
            </w:pPr>
          </w:p>
        </w:tc>
      </w:tr>
      <w:tr w:rsidR="00E37915" w:rsidRPr="00C0478F" w14:paraId="1660F58C"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F20C9B5"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7E70F75"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4648A1CB"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6B73BB9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51F17231"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36B69AE4" w14:textId="77777777" w:rsidR="00E37915" w:rsidRPr="00C0478F" w:rsidRDefault="00050162" w:rsidP="0011296A">
            <w:pPr>
              <w:jc w:val="center"/>
              <w:rPr>
                <w:sz w:val="24"/>
                <w:szCs w:val="24"/>
              </w:rPr>
            </w:pPr>
            <w:r w:rsidRPr="00C0478F">
              <w:rPr>
                <w:sz w:val="24"/>
                <w:szCs w:val="24"/>
              </w:rPr>
              <w:t>0.376</w:t>
            </w:r>
          </w:p>
        </w:tc>
      </w:tr>
      <w:tr w:rsidR="00E37915" w:rsidRPr="00C0478F" w14:paraId="6E980C9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20B8B1B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88743C6"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283FF1E6"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382FDEC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1F81F9B8"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5855CCA0" w14:textId="77777777" w:rsidR="00E37915" w:rsidRPr="00C0478F" w:rsidRDefault="00050162" w:rsidP="0011296A">
            <w:pPr>
              <w:jc w:val="center"/>
              <w:rPr>
                <w:sz w:val="24"/>
                <w:szCs w:val="24"/>
              </w:rPr>
            </w:pPr>
            <w:r w:rsidRPr="00C0478F">
              <w:rPr>
                <w:sz w:val="24"/>
                <w:szCs w:val="24"/>
              </w:rPr>
              <w:t>&lt; 0.001</w:t>
            </w:r>
          </w:p>
        </w:tc>
      </w:tr>
      <w:tr w:rsidR="00E37915" w:rsidRPr="00C0478F" w14:paraId="499E882F"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A27B70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0A4530B"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7B1290E1"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124CF74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2DB85702"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13EEC23E" w14:textId="77777777" w:rsidR="00E37915" w:rsidRPr="00C0478F" w:rsidRDefault="00050162" w:rsidP="0011296A">
            <w:pPr>
              <w:jc w:val="center"/>
              <w:rPr>
                <w:sz w:val="24"/>
                <w:szCs w:val="24"/>
              </w:rPr>
            </w:pPr>
            <w:r w:rsidRPr="00C0478F">
              <w:rPr>
                <w:sz w:val="24"/>
                <w:szCs w:val="24"/>
              </w:rPr>
              <w:t>&lt; 0.001</w:t>
            </w:r>
          </w:p>
        </w:tc>
      </w:tr>
      <w:tr w:rsidR="00E37915" w:rsidRPr="00C0478F" w14:paraId="2031ECCC"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1DB4DB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35421D42"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44693F66"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14B1FE6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B7980CD"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4F4EE19C" w14:textId="77777777" w:rsidR="00E37915" w:rsidRPr="00C0478F" w:rsidRDefault="00050162" w:rsidP="0011296A">
            <w:pPr>
              <w:jc w:val="center"/>
              <w:rPr>
                <w:sz w:val="24"/>
                <w:szCs w:val="24"/>
              </w:rPr>
            </w:pPr>
            <w:r w:rsidRPr="00C0478F">
              <w:rPr>
                <w:sz w:val="24"/>
                <w:szCs w:val="24"/>
              </w:rPr>
              <w:t>&lt; 0.001</w:t>
            </w:r>
          </w:p>
        </w:tc>
      </w:tr>
      <w:tr w:rsidR="00E37915" w:rsidRPr="00C0478F" w14:paraId="38295026"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365620C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2133735E"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4DDD9C2A"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49BCC7E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6A4CEDA9"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24464DF4" w14:textId="77777777" w:rsidR="00E37915" w:rsidRPr="00C0478F" w:rsidRDefault="00050162" w:rsidP="0011296A">
            <w:pPr>
              <w:jc w:val="center"/>
              <w:rPr>
                <w:sz w:val="24"/>
                <w:szCs w:val="24"/>
              </w:rPr>
            </w:pPr>
            <w:r w:rsidRPr="00C0478F">
              <w:rPr>
                <w:sz w:val="24"/>
                <w:szCs w:val="24"/>
              </w:rPr>
              <w:t>&lt; 0.001</w:t>
            </w:r>
          </w:p>
        </w:tc>
      </w:tr>
    </w:tbl>
    <w:p w14:paraId="23F498B9" w14:textId="77777777" w:rsidR="00E37915" w:rsidRPr="00C0478F" w:rsidRDefault="00050162">
      <w:pPr>
        <w:spacing w:line="360" w:lineRule="auto"/>
        <w:rPr>
          <w:b/>
        </w:rPr>
        <w:sectPr w:rsidR="00E37915" w:rsidRPr="00C0478F" w:rsidSect="00C0478F">
          <w:footerReference w:type="default" r:id="rId9"/>
          <w:pgSz w:w="12240" w:h="15840"/>
          <w:pgMar w:top="1440" w:right="1440" w:bottom="1440" w:left="1440" w:header="720" w:footer="720" w:gutter="0"/>
          <w:lnNumType w:countBy="1" w:restart="continuous"/>
          <w:pgNumType w:start="1"/>
          <w:cols w:space="720"/>
          <w:docGrid w:linePitch="326"/>
        </w:sectPr>
      </w:pPr>
      <w:r w:rsidRPr="00C0478F">
        <w:br w:type="page"/>
      </w:r>
    </w:p>
    <w:p w14:paraId="7993BFA7" w14:textId="77777777" w:rsidR="00E37915" w:rsidRPr="00C0478F" w:rsidRDefault="00050162" w:rsidP="00EB4A5A">
      <w:pPr>
        <w:pStyle w:val="Heading1"/>
        <w:spacing w:before="0" w:after="0" w:line="360" w:lineRule="auto"/>
        <w:rPr>
          <w:sz w:val="24"/>
          <w:szCs w:val="24"/>
        </w:rPr>
      </w:pPr>
      <w:bookmarkStart w:id="23" w:name="_heading=h.kjdfo51lq1kk" w:colFirst="0" w:colLast="0"/>
      <w:bookmarkEnd w:id="23"/>
      <w:r w:rsidRPr="00C0478F">
        <w:rPr>
          <w:sz w:val="24"/>
          <w:szCs w:val="24"/>
        </w:rPr>
        <w:lastRenderedPageBreak/>
        <w:t>Figure captions:</w:t>
      </w:r>
    </w:p>
    <w:p w14:paraId="342C70B1" w14:textId="77777777" w:rsidR="00E37915" w:rsidRPr="00C0478F" w:rsidRDefault="00E37915" w:rsidP="00EB4A5A">
      <w:pPr>
        <w:spacing w:line="360" w:lineRule="auto"/>
      </w:pPr>
    </w:p>
    <w:p w14:paraId="27EBF611" w14:textId="77777777"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w:t>
      </w:r>
      <w:r w:rsidRPr="00C0478F">
        <w:t>Ice coverage data was obtained from the U.S. National Ice Center (usicecenter.gov/).</w:t>
      </w:r>
    </w:p>
    <w:p w14:paraId="224BB3C2" w14:textId="77777777" w:rsidR="00E37915" w:rsidRPr="00C0478F" w:rsidRDefault="00E37915" w:rsidP="00EB4A5A">
      <w:pPr>
        <w:spacing w:line="360" w:lineRule="auto"/>
      </w:pPr>
    </w:p>
    <w:p w14:paraId="4D3BDB30"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C54A5BE" w14:textId="77777777" w:rsidR="00E37915" w:rsidRPr="00C0478F" w:rsidRDefault="00E37915" w:rsidP="00EB4A5A">
      <w:pPr>
        <w:spacing w:line="360" w:lineRule="auto"/>
      </w:pPr>
    </w:p>
    <w:p w14:paraId="266733AE" w14:textId="529FA886" w:rsidR="00E37915" w:rsidRPr="00C0478F" w:rsidRDefault="00050162" w:rsidP="00EB4A5A">
      <w:pPr>
        <w:spacing w:line="360" w:lineRule="auto"/>
      </w:pPr>
      <w:r w:rsidRPr="00C0478F">
        <w:t>Figure 3. Mean embryo survival (%)</w:t>
      </w:r>
      <w:r w:rsidR="00154740">
        <w:t xml:space="preserve">, </w:t>
      </w:r>
      <w:r w:rsidR="00154740" w:rsidRPr="00C0478F">
        <w:t>length-at-hatch (mm; LAH)</w:t>
      </w:r>
      <w:r w:rsidR="00154740">
        <w:t xml:space="preserve">, </w:t>
      </w:r>
      <w:r w:rsidR="00154740" w:rsidRPr="00C0478F">
        <w:t>yolk-sac volume (mm</w:t>
      </w:r>
      <w:r w:rsidR="00154740" w:rsidRPr="00C0478F">
        <w:rPr>
          <w:vertAlign w:val="superscript"/>
        </w:rPr>
        <w:t>3</w:t>
      </w:r>
      <w:r w:rsidR="00154740" w:rsidRPr="00C0478F">
        <w:t>; YSV)</w:t>
      </w:r>
      <w:r w:rsidR="00154740">
        <w:t>,</w:t>
      </w:r>
      <w:r w:rsidRPr="00C0478F">
        <w:t xml:space="preserve"> and incubation period (number of days post-fertilization (DPF) and accumulated degree days (°C; ADD)) at each incubation light treatment from Lake Superior and Lake Ontario cisco (</w:t>
      </w:r>
      <w:r w:rsidRPr="00C0478F">
        <w:rPr>
          <w:i/>
        </w:rPr>
        <w:t>Coregonus artedi</w:t>
      </w:r>
      <w:r w:rsidRPr="00C0478F">
        <w:t>). Error bars indicate standard error.</w:t>
      </w:r>
    </w:p>
    <w:p w14:paraId="603662E4" w14:textId="77777777" w:rsidR="00E37915" w:rsidRPr="00C0478F" w:rsidRDefault="00E37915" w:rsidP="00EB4A5A">
      <w:pPr>
        <w:spacing w:line="360" w:lineRule="auto"/>
      </w:pPr>
    </w:p>
    <w:p w14:paraId="02A028E7" w14:textId="395123FF" w:rsidR="00423E30" w:rsidRPr="00EB4A5A" w:rsidRDefault="00050162" w:rsidP="007E7B90">
      <w:pPr>
        <w:spacing w:line="360" w:lineRule="auto"/>
      </w:pPr>
      <w:r w:rsidRPr="00C0478F">
        <w:t xml:space="preserve">Figure 4. </w:t>
      </w:r>
      <w:r w:rsidR="009118D4">
        <w:t>Mean among-family s</w:t>
      </w:r>
      <w:r w:rsidR="009118D4" w:rsidRPr="00C0478F">
        <w:t>tandardized responses</w:t>
      </w:r>
      <w:r w:rsidR="009118D4">
        <w:t xml:space="preserve"> </w:t>
      </w:r>
      <w:r w:rsidR="009118D4" w:rsidRPr="00C0478F">
        <w:t xml:space="preserve">(%) to assumed optimal light conditions (i.e., low) within each </w:t>
      </w:r>
      <w:r w:rsidR="00437B04">
        <w:t xml:space="preserve">sampled </w:t>
      </w:r>
      <w:r w:rsidR="009118D4" w:rsidRPr="00C0478F">
        <w:t>population from Lake Superior and Lake Ontario cisco (</w:t>
      </w:r>
      <w:r w:rsidR="009118D4" w:rsidRPr="00C0478F">
        <w:rPr>
          <w:i/>
        </w:rPr>
        <w:t>Coregonus artedi</w:t>
      </w:r>
      <w:r w:rsidR="009118D4" w:rsidRPr="00C0478F">
        <w:t>)</w:t>
      </w:r>
      <w:r w:rsidR="009118D4">
        <w:t xml:space="preserve"> for </w:t>
      </w:r>
      <w:r w:rsidR="009118D4" w:rsidRPr="00C0478F">
        <w:t>embryo survival</w:t>
      </w:r>
      <w:r w:rsidR="009118D4">
        <w:t xml:space="preserve">, </w:t>
      </w:r>
      <w:r w:rsidR="009118D4" w:rsidRPr="00C0478F">
        <w:t>length-at-hatch (LAH)</w:t>
      </w:r>
      <w:r w:rsidR="009118D4">
        <w:t xml:space="preserve">, </w:t>
      </w:r>
      <w:r w:rsidR="009118D4" w:rsidRPr="00C0478F">
        <w:t>yolk-sac volume (YSV)</w:t>
      </w:r>
      <w:r w:rsidR="009118D4">
        <w:t>,</w:t>
      </w:r>
      <w:r w:rsidR="009118D4" w:rsidRPr="00C0478F">
        <w:t xml:space="preserve"> and incubation period (number of days post-fertilization (DPF) and accumulated degree days (ADD))</w:t>
      </w:r>
      <w:r w:rsidRPr="00C0478F">
        <w:t xml:space="preserve">. Error bars indicate </w:t>
      </w:r>
      <w:r w:rsidR="009118D4">
        <w:t xml:space="preserve">among-family </w:t>
      </w:r>
      <w:r w:rsidRPr="00C0478F">
        <w:t>standard error.</w:t>
      </w:r>
    </w:p>
    <w:sectPr w:rsidR="00423E30" w:rsidRPr="00EB4A5A" w:rsidSect="00EB4A5A">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4E1840" w14:textId="77777777" w:rsidR="00CE5D3D" w:rsidRDefault="00CE5D3D">
      <w:r>
        <w:separator/>
      </w:r>
    </w:p>
  </w:endnote>
  <w:endnote w:type="continuationSeparator" w:id="0">
    <w:p w14:paraId="53D471AD" w14:textId="77777777" w:rsidR="00CE5D3D" w:rsidRDefault="00CE5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Q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26FB" w14:textId="77777777" w:rsidR="00C224C0" w:rsidRDefault="00C224C0">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72280A" w14:textId="77777777" w:rsidR="00CE5D3D" w:rsidRDefault="00CE5D3D">
      <w:r>
        <w:separator/>
      </w:r>
    </w:p>
  </w:footnote>
  <w:footnote w:type="continuationSeparator" w:id="0">
    <w:p w14:paraId="2502FB2E" w14:textId="77777777" w:rsidR="00CE5D3D" w:rsidRDefault="00CE5D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24350"/>
    <w:rsid w:val="00033EE1"/>
    <w:rsid w:val="00034E33"/>
    <w:rsid w:val="00050162"/>
    <w:rsid w:val="000609B0"/>
    <w:rsid w:val="00096018"/>
    <w:rsid w:val="000C422E"/>
    <w:rsid w:val="000E192B"/>
    <w:rsid w:val="001004E7"/>
    <w:rsid w:val="0011296A"/>
    <w:rsid w:val="00115A8D"/>
    <w:rsid w:val="00131E43"/>
    <w:rsid w:val="00137E8F"/>
    <w:rsid w:val="0015413E"/>
    <w:rsid w:val="00154740"/>
    <w:rsid w:val="00160496"/>
    <w:rsid w:val="001641E1"/>
    <w:rsid w:val="001858A1"/>
    <w:rsid w:val="001A6295"/>
    <w:rsid w:val="001B1B1A"/>
    <w:rsid w:val="001C2D75"/>
    <w:rsid w:val="001C3314"/>
    <w:rsid w:val="001C6958"/>
    <w:rsid w:val="001D3F0A"/>
    <w:rsid w:val="001E3F5C"/>
    <w:rsid w:val="001E5124"/>
    <w:rsid w:val="00222C4A"/>
    <w:rsid w:val="00230253"/>
    <w:rsid w:val="00240020"/>
    <w:rsid w:val="00250D80"/>
    <w:rsid w:val="00276149"/>
    <w:rsid w:val="00290AD5"/>
    <w:rsid w:val="002D3275"/>
    <w:rsid w:val="002F7478"/>
    <w:rsid w:val="00300409"/>
    <w:rsid w:val="00305F2B"/>
    <w:rsid w:val="00314BA8"/>
    <w:rsid w:val="003379AF"/>
    <w:rsid w:val="00391B73"/>
    <w:rsid w:val="003D5DC8"/>
    <w:rsid w:val="003F7B37"/>
    <w:rsid w:val="004016D9"/>
    <w:rsid w:val="00403A8E"/>
    <w:rsid w:val="00423E30"/>
    <w:rsid w:val="00434A1C"/>
    <w:rsid w:val="00435B7E"/>
    <w:rsid w:val="00437B04"/>
    <w:rsid w:val="00442EEA"/>
    <w:rsid w:val="00443527"/>
    <w:rsid w:val="00450050"/>
    <w:rsid w:val="00481D50"/>
    <w:rsid w:val="00495E92"/>
    <w:rsid w:val="004A383C"/>
    <w:rsid w:val="004E3570"/>
    <w:rsid w:val="004E6C03"/>
    <w:rsid w:val="004F00A7"/>
    <w:rsid w:val="004F1F7D"/>
    <w:rsid w:val="005116A1"/>
    <w:rsid w:val="0051643F"/>
    <w:rsid w:val="00550EF8"/>
    <w:rsid w:val="00555F90"/>
    <w:rsid w:val="005571E7"/>
    <w:rsid w:val="0056638C"/>
    <w:rsid w:val="00585730"/>
    <w:rsid w:val="00596CF9"/>
    <w:rsid w:val="00597710"/>
    <w:rsid w:val="005B500C"/>
    <w:rsid w:val="00603210"/>
    <w:rsid w:val="00661C7A"/>
    <w:rsid w:val="00671144"/>
    <w:rsid w:val="00674C57"/>
    <w:rsid w:val="006C401C"/>
    <w:rsid w:val="006D026E"/>
    <w:rsid w:val="006E07F6"/>
    <w:rsid w:val="006E4507"/>
    <w:rsid w:val="006F13FF"/>
    <w:rsid w:val="007038F4"/>
    <w:rsid w:val="00722B4F"/>
    <w:rsid w:val="0072760A"/>
    <w:rsid w:val="007567B8"/>
    <w:rsid w:val="0076486B"/>
    <w:rsid w:val="007677F2"/>
    <w:rsid w:val="00776DF4"/>
    <w:rsid w:val="00784C5A"/>
    <w:rsid w:val="0078618C"/>
    <w:rsid w:val="007917C1"/>
    <w:rsid w:val="007B6148"/>
    <w:rsid w:val="007C2C9E"/>
    <w:rsid w:val="007D392A"/>
    <w:rsid w:val="007E7B90"/>
    <w:rsid w:val="007F19F3"/>
    <w:rsid w:val="008019A6"/>
    <w:rsid w:val="00830AD4"/>
    <w:rsid w:val="008406B0"/>
    <w:rsid w:val="00891286"/>
    <w:rsid w:val="008B6822"/>
    <w:rsid w:val="008C20C4"/>
    <w:rsid w:val="008E64E5"/>
    <w:rsid w:val="008F57C1"/>
    <w:rsid w:val="009118D4"/>
    <w:rsid w:val="009169C3"/>
    <w:rsid w:val="009251AD"/>
    <w:rsid w:val="00954FDF"/>
    <w:rsid w:val="009640A6"/>
    <w:rsid w:val="00971B78"/>
    <w:rsid w:val="00975D19"/>
    <w:rsid w:val="009A1CAB"/>
    <w:rsid w:val="009B0B07"/>
    <w:rsid w:val="009D3269"/>
    <w:rsid w:val="009D649C"/>
    <w:rsid w:val="009E5A8B"/>
    <w:rsid w:val="00A2418F"/>
    <w:rsid w:val="00A50035"/>
    <w:rsid w:val="00A56603"/>
    <w:rsid w:val="00A61D9B"/>
    <w:rsid w:val="00A6347B"/>
    <w:rsid w:val="00A8602C"/>
    <w:rsid w:val="00A91A8E"/>
    <w:rsid w:val="00AA59CC"/>
    <w:rsid w:val="00AC3396"/>
    <w:rsid w:val="00AF36B3"/>
    <w:rsid w:val="00B37FB6"/>
    <w:rsid w:val="00B40E93"/>
    <w:rsid w:val="00B551B8"/>
    <w:rsid w:val="00B67A54"/>
    <w:rsid w:val="00C0478F"/>
    <w:rsid w:val="00C073CC"/>
    <w:rsid w:val="00C15604"/>
    <w:rsid w:val="00C224C0"/>
    <w:rsid w:val="00C26FFF"/>
    <w:rsid w:val="00C3452B"/>
    <w:rsid w:val="00C63608"/>
    <w:rsid w:val="00C70D9E"/>
    <w:rsid w:val="00C76760"/>
    <w:rsid w:val="00CA226C"/>
    <w:rsid w:val="00CB67F3"/>
    <w:rsid w:val="00CD3020"/>
    <w:rsid w:val="00CE5D3D"/>
    <w:rsid w:val="00CF7AB0"/>
    <w:rsid w:val="00CF7C1D"/>
    <w:rsid w:val="00D33B7A"/>
    <w:rsid w:val="00D361CC"/>
    <w:rsid w:val="00D51FC8"/>
    <w:rsid w:val="00D6313C"/>
    <w:rsid w:val="00D71B05"/>
    <w:rsid w:val="00D753BB"/>
    <w:rsid w:val="00D90EEB"/>
    <w:rsid w:val="00D91C7B"/>
    <w:rsid w:val="00D96423"/>
    <w:rsid w:val="00DA2130"/>
    <w:rsid w:val="00DC1281"/>
    <w:rsid w:val="00DC7531"/>
    <w:rsid w:val="00E10172"/>
    <w:rsid w:val="00E37915"/>
    <w:rsid w:val="00E37F1C"/>
    <w:rsid w:val="00E738A2"/>
    <w:rsid w:val="00EA6570"/>
    <w:rsid w:val="00EB4A5A"/>
    <w:rsid w:val="00EC552B"/>
    <w:rsid w:val="00EF7148"/>
    <w:rsid w:val="00F22D03"/>
    <w:rsid w:val="00F3050D"/>
    <w:rsid w:val="00F57EDF"/>
    <w:rsid w:val="00F73B60"/>
    <w:rsid w:val="00FA5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FFAEE"/>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unhideWhenUsed/>
    <w:rsid w:val="0077646D"/>
    <w:rPr>
      <w:sz w:val="20"/>
      <w:szCs w:val="20"/>
    </w:rPr>
  </w:style>
  <w:style w:type="character" w:customStyle="1" w:styleId="CommentTextChar">
    <w:name w:val="Comment Text Char"/>
    <w:basedOn w:val="DefaultParagraphFont"/>
    <w:link w:val="CommentText"/>
    <w:uiPriority w:val="99"/>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 w:type="character" w:styleId="Hyperlink">
    <w:name w:val="Hyperlink"/>
    <w:basedOn w:val="DefaultParagraphFont"/>
    <w:uiPriority w:val="99"/>
    <w:unhideWhenUsed/>
    <w:rsid w:val="001D3F0A"/>
    <w:rPr>
      <w:color w:val="0000FF"/>
      <w:u w:val="single"/>
    </w:rPr>
  </w:style>
  <w:style w:type="character" w:styleId="FollowedHyperlink">
    <w:name w:val="FollowedHyperlink"/>
    <w:basedOn w:val="DefaultParagraphFont"/>
    <w:uiPriority w:val="99"/>
    <w:semiHidden/>
    <w:unhideWhenUsed/>
    <w:rsid w:val="006C401C"/>
    <w:rPr>
      <w:color w:val="954F72" w:themeColor="followedHyperlink"/>
      <w:u w:val="single"/>
    </w:rPr>
  </w:style>
  <w:style w:type="character" w:styleId="UnresolvedMention">
    <w:name w:val="Unresolved Mention"/>
    <w:basedOn w:val="DefaultParagraphFont"/>
    <w:uiPriority w:val="99"/>
    <w:semiHidden/>
    <w:unhideWhenUsed/>
    <w:rsid w:val="006C401C"/>
    <w:rPr>
      <w:color w:val="605E5C"/>
      <w:shd w:val="clear" w:color="auto" w:fill="E1DFDD"/>
    </w:rPr>
  </w:style>
  <w:style w:type="paragraph" w:styleId="Revision">
    <w:name w:val="Revision"/>
    <w:hidden/>
    <w:uiPriority w:val="99"/>
    <w:semiHidden/>
    <w:rsid w:val="008B6822"/>
  </w:style>
  <w:style w:type="paragraph" w:styleId="Header">
    <w:name w:val="header"/>
    <w:basedOn w:val="Normal"/>
    <w:link w:val="HeaderChar"/>
    <w:uiPriority w:val="99"/>
    <w:unhideWhenUsed/>
    <w:rsid w:val="00722B4F"/>
    <w:pPr>
      <w:tabs>
        <w:tab w:val="center" w:pos="4680"/>
        <w:tab w:val="right" w:pos="9360"/>
      </w:tabs>
    </w:pPr>
  </w:style>
  <w:style w:type="character" w:customStyle="1" w:styleId="HeaderChar">
    <w:name w:val="Header Char"/>
    <w:basedOn w:val="DefaultParagraphFont"/>
    <w:link w:val="Header"/>
    <w:uiPriority w:val="99"/>
    <w:rsid w:val="00722B4F"/>
  </w:style>
  <w:style w:type="paragraph" w:styleId="Footer">
    <w:name w:val="footer"/>
    <w:basedOn w:val="Normal"/>
    <w:link w:val="FooterChar"/>
    <w:uiPriority w:val="99"/>
    <w:unhideWhenUsed/>
    <w:rsid w:val="00722B4F"/>
    <w:pPr>
      <w:tabs>
        <w:tab w:val="center" w:pos="4680"/>
        <w:tab w:val="right" w:pos="9360"/>
      </w:tabs>
    </w:pPr>
  </w:style>
  <w:style w:type="character" w:customStyle="1" w:styleId="FooterChar">
    <w:name w:val="Footer Char"/>
    <w:basedOn w:val="DefaultParagraphFont"/>
    <w:link w:val="Footer"/>
    <w:uiPriority w:val="99"/>
    <w:rsid w:val="00722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696711">
      <w:bodyDiv w:val="1"/>
      <w:marLeft w:val="0"/>
      <w:marRight w:val="0"/>
      <w:marTop w:val="0"/>
      <w:marBottom w:val="0"/>
      <w:divBdr>
        <w:top w:val="none" w:sz="0" w:space="0" w:color="auto"/>
        <w:left w:val="none" w:sz="0" w:space="0" w:color="auto"/>
        <w:bottom w:val="none" w:sz="0" w:space="0" w:color="auto"/>
        <w:right w:val="none" w:sz="0" w:space="0" w:color="auto"/>
      </w:divBdr>
    </w:div>
    <w:div w:id="624432895">
      <w:bodyDiv w:val="1"/>
      <w:marLeft w:val="0"/>
      <w:marRight w:val="0"/>
      <w:marTop w:val="0"/>
      <w:marBottom w:val="0"/>
      <w:divBdr>
        <w:top w:val="none" w:sz="0" w:space="0" w:color="auto"/>
        <w:left w:val="none" w:sz="0" w:space="0" w:color="auto"/>
        <w:bottom w:val="none" w:sz="0" w:space="0" w:color="auto"/>
        <w:right w:val="none" w:sz="0" w:space="0" w:color="auto"/>
      </w:divBdr>
    </w:div>
    <w:div w:id="1263613438">
      <w:bodyDiv w:val="1"/>
      <w:marLeft w:val="0"/>
      <w:marRight w:val="0"/>
      <w:marTop w:val="0"/>
      <w:marBottom w:val="0"/>
      <w:divBdr>
        <w:top w:val="none" w:sz="0" w:space="0" w:color="auto"/>
        <w:left w:val="none" w:sz="0" w:space="0" w:color="auto"/>
        <w:bottom w:val="none" w:sz="0" w:space="0" w:color="auto"/>
        <w:right w:val="none" w:sz="0" w:space="0" w:color="auto"/>
      </w:divBdr>
    </w:div>
    <w:div w:id="1295018147">
      <w:bodyDiv w:val="1"/>
      <w:marLeft w:val="0"/>
      <w:marRight w:val="0"/>
      <w:marTop w:val="0"/>
      <w:marBottom w:val="0"/>
      <w:divBdr>
        <w:top w:val="none" w:sz="0" w:space="0" w:color="auto"/>
        <w:left w:val="none" w:sz="0" w:space="0" w:color="auto"/>
        <w:bottom w:val="none" w:sz="0" w:space="0" w:color="auto"/>
        <w:right w:val="none" w:sz="0" w:space="0" w:color="auto"/>
      </w:divBdr>
      <w:divsChild>
        <w:div w:id="1025210488">
          <w:marLeft w:val="0"/>
          <w:marRight w:val="0"/>
          <w:marTop w:val="0"/>
          <w:marBottom w:val="0"/>
          <w:divBdr>
            <w:top w:val="none" w:sz="0" w:space="0" w:color="auto"/>
            <w:left w:val="none" w:sz="0" w:space="0" w:color="auto"/>
            <w:bottom w:val="none" w:sz="0" w:space="0" w:color="auto"/>
            <w:right w:val="none" w:sz="0" w:space="0" w:color="auto"/>
          </w:divBdr>
          <w:divsChild>
            <w:div w:id="325978378">
              <w:marLeft w:val="0"/>
              <w:marRight w:val="0"/>
              <w:marTop w:val="0"/>
              <w:marBottom w:val="0"/>
              <w:divBdr>
                <w:top w:val="none" w:sz="0" w:space="0" w:color="auto"/>
                <w:left w:val="none" w:sz="0" w:space="0" w:color="auto"/>
                <w:bottom w:val="none" w:sz="0" w:space="0" w:color="auto"/>
                <w:right w:val="none" w:sz="0" w:space="0" w:color="auto"/>
              </w:divBdr>
              <w:divsChild>
                <w:div w:id="1887986315">
                  <w:marLeft w:val="0"/>
                  <w:marRight w:val="0"/>
                  <w:marTop w:val="0"/>
                  <w:marBottom w:val="0"/>
                  <w:divBdr>
                    <w:top w:val="none" w:sz="0" w:space="0" w:color="auto"/>
                    <w:left w:val="none" w:sz="0" w:space="0" w:color="auto"/>
                    <w:bottom w:val="none" w:sz="0" w:space="0" w:color="auto"/>
                    <w:right w:val="none" w:sz="0" w:space="0" w:color="auto"/>
                  </w:divBdr>
                  <w:divsChild>
                    <w:div w:id="20270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692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3D297D-EDE9-5946-8979-C75E71962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8</Pages>
  <Words>36865</Words>
  <Characters>210134</Characters>
  <Application>Microsoft Office Word</Application>
  <DocSecurity>0</DocSecurity>
  <Lines>1751</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0</cp:revision>
  <dcterms:created xsi:type="dcterms:W3CDTF">2021-06-15T00:17:00Z</dcterms:created>
  <dcterms:modified xsi:type="dcterms:W3CDTF">2021-06-1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